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A7CC25" w14:textId="77777777" w:rsidR="00422B79" w:rsidRPr="00340E78" w:rsidRDefault="00422B79" w:rsidP="00422B79">
      <w:pPr>
        <w:spacing w:line="480" w:lineRule="auto"/>
        <w:jc w:val="center"/>
        <w:rPr>
          <w:rFonts w:ascii="Times New Roman" w:hAnsi="Times New Roman" w:cs="Times New Roman"/>
          <w:bCs/>
          <w:color w:val="000000"/>
          <w:shd w:val="clear" w:color="auto" w:fill="FFFFFF"/>
        </w:rPr>
      </w:pPr>
      <w:r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Convergence of two global regulators to coordinate expression of essential virulence determinants of </w:t>
      </w:r>
      <w:r w:rsidRPr="00B94F22">
        <w:rPr>
          <w:rFonts w:ascii="Times New Roman" w:hAnsi="Times New Roman" w:cs="Times New Roman"/>
          <w:bCs/>
          <w:i/>
          <w:iCs/>
          <w:color w:val="000000"/>
          <w:shd w:val="clear" w:color="auto" w:fill="FFFFFF"/>
        </w:rPr>
        <w:t>Mycobacterium tuberculosis</w:t>
      </w:r>
      <w:r>
        <w:rPr>
          <w:rFonts w:ascii="Times New Roman" w:hAnsi="Times New Roman" w:cs="Times New Roman"/>
          <w:bCs/>
          <w:color w:val="000000"/>
          <w:shd w:val="clear" w:color="auto" w:fill="FFFFFF"/>
        </w:rPr>
        <w:t xml:space="preserve"> </w:t>
      </w:r>
    </w:p>
    <w:p w14:paraId="354FB189" w14:textId="77777777" w:rsidR="00422B79" w:rsidRPr="003A480C" w:rsidRDefault="00422B79" w:rsidP="00422B79">
      <w:pPr>
        <w:spacing w:after="0" w:line="480" w:lineRule="auto"/>
        <w:jc w:val="both"/>
        <w:rPr>
          <w:rFonts w:ascii="Times New Roman" w:hAnsi="Times New Roman" w:cs="Times New Roman"/>
          <w:bCs/>
        </w:rPr>
      </w:pPr>
    </w:p>
    <w:p w14:paraId="4D5AA59E" w14:textId="77777777" w:rsidR="00422B79" w:rsidRPr="004C0B66" w:rsidRDefault="00422B79" w:rsidP="00422B79">
      <w:pPr>
        <w:spacing w:after="0" w:line="480" w:lineRule="auto"/>
        <w:jc w:val="center"/>
        <w:rPr>
          <w:rFonts w:ascii="Times New Roman" w:hAnsi="Times New Roman" w:cs="Times New Roman"/>
          <w:bCs/>
        </w:rPr>
      </w:pPr>
      <w:proofErr w:type="spellStart"/>
      <w:r w:rsidRPr="003A480C">
        <w:rPr>
          <w:rFonts w:ascii="Times New Roman" w:hAnsi="Times New Roman" w:cs="Times New Roman"/>
          <w:bCs/>
        </w:rPr>
        <w:t>Hina</w:t>
      </w:r>
      <w:proofErr w:type="spellEnd"/>
      <w:r w:rsidRPr="003A480C">
        <w:rPr>
          <w:rFonts w:ascii="Times New Roman" w:hAnsi="Times New Roman" w:cs="Times New Roman"/>
          <w:bCs/>
        </w:rPr>
        <w:t xml:space="preserve"> Khan</w:t>
      </w:r>
      <w:r w:rsidRPr="003A480C">
        <w:rPr>
          <w:rFonts w:ascii="Times New Roman" w:hAnsi="Times New Roman" w:cs="Times New Roman"/>
          <w:bCs/>
          <w:vertAlign w:val="superscript"/>
        </w:rPr>
        <w:t>1</w:t>
      </w:r>
      <w:r>
        <w:rPr>
          <w:rFonts w:ascii="Times New Roman" w:hAnsi="Times New Roman" w:cs="Times New Roman"/>
          <w:bCs/>
          <w:vertAlign w:val="superscript"/>
        </w:rPr>
        <w:t>,2</w:t>
      </w:r>
      <w:r w:rsidRPr="003A480C">
        <w:rPr>
          <w:rFonts w:ascii="Times New Roman" w:hAnsi="Times New Roman" w:cs="Times New Roman"/>
          <w:bCs/>
        </w:rPr>
        <w:t xml:space="preserve">, </w:t>
      </w:r>
      <w:proofErr w:type="spellStart"/>
      <w:r w:rsidRPr="003A480C">
        <w:rPr>
          <w:rFonts w:ascii="Times New Roman" w:hAnsi="Times New Roman" w:cs="Times New Roman"/>
          <w:bCs/>
        </w:rPr>
        <w:t>Partha</w:t>
      </w:r>
      <w:proofErr w:type="spellEnd"/>
      <w:r w:rsidRPr="003A480C">
        <w:rPr>
          <w:rFonts w:ascii="Times New Roman" w:hAnsi="Times New Roman" w:cs="Times New Roman"/>
          <w:bCs/>
        </w:rPr>
        <w:t xml:space="preserve"> Paul</w:t>
      </w:r>
      <w:r w:rsidRPr="003A480C">
        <w:rPr>
          <w:rFonts w:ascii="Times New Roman" w:hAnsi="Times New Roman" w:cs="Times New Roman"/>
          <w:bCs/>
          <w:vertAlign w:val="superscript"/>
        </w:rPr>
        <w:t>1</w:t>
      </w:r>
      <w:r w:rsidRPr="00006EBD">
        <w:rPr>
          <w:rFonts w:ascii="Times New Roman" w:hAnsi="Times New Roman" w:cs="Times New Roman"/>
          <w:bCs/>
        </w:rPr>
        <w:t>,</w:t>
      </w:r>
      <w:r>
        <w:rPr>
          <w:rFonts w:ascii="Times New Roman" w:hAnsi="Times New Roman" w:cs="Times New Roman"/>
          <w:bCs/>
        </w:rPr>
        <w:t xml:space="preserve"> </w:t>
      </w:r>
      <w:proofErr w:type="spellStart"/>
      <w:r w:rsidRPr="003A480C">
        <w:rPr>
          <w:rFonts w:ascii="Times New Roman" w:hAnsi="Times New Roman" w:cs="Times New Roman"/>
          <w:bCs/>
        </w:rPr>
        <w:t>Ritesh</w:t>
      </w:r>
      <w:proofErr w:type="spellEnd"/>
      <w:r w:rsidRPr="003A480C">
        <w:rPr>
          <w:rFonts w:ascii="Times New Roman" w:hAnsi="Times New Roman" w:cs="Times New Roman"/>
          <w:bCs/>
        </w:rPr>
        <w:t xml:space="preserve"> Rajesh Sevalkar</w:t>
      </w:r>
      <w:r w:rsidRPr="003A480C">
        <w:rPr>
          <w:rFonts w:ascii="Times New Roman" w:hAnsi="Times New Roman" w:cs="Times New Roman"/>
          <w:bCs/>
          <w:vertAlign w:val="superscript"/>
        </w:rPr>
        <w:t>1,</w:t>
      </w:r>
      <w:r>
        <w:rPr>
          <w:rFonts w:ascii="Times New Roman" w:hAnsi="Times New Roman" w:cs="Times New Roman"/>
          <w:bCs/>
          <w:vertAlign w:val="superscript"/>
        </w:rPr>
        <w:t>3</w:t>
      </w:r>
      <w:r w:rsidRPr="003A480C">
        <w:rPr>
          <w:rFonts w:ascii="Times New Roman" w:hAnsi="Times New Roman" w:cs="Times New Roman"/>
          <w:bCs/>
        </w:rPr>
        <w:t>, Sang</w:t>
      </w:r>
      <w:r>
        <w:rPr>
          <w:rFonts w:ascii="Times New Roman" w:hAnsi="Times New Roman" w:cs="Times New Roman"/>
          <w:bCs/>
        </w:rPr>
        <w:t>i</w:t>
      </w:r>
      <w:r w:rsidRPr="003A480C">
        <w:rPr>
          <w:rFonts w:ascii="Times New Roman" w:hAnsi="Times New Roman" w:cs="Times New Roman"/>
          <w:bCs/>
        </w:rPr>
        <w:t>ta</w:t>
      </w:r>
      <w:r>
        <w:rPr>
          <w:rFonts w:ascii="Times New Roman" w:hAnsi="Times New Roman" w:cs="Times New Roman"/>
          <w:bCs/>
        </w:rPr>
        <w:t xml:space="preserve"> </w:t>
      </w:r>
      <w:r w:rsidRPr="003A480C">
        <w:rPr>
          <w:rFonts w:ascii="Times New Roman" w:hAnsi="Times New Roman" w:cs="Times New Roman"/>
          <w:bCs/>
        </w:rPr>
        <w:t>Kachhap</w:t>
      </w:r>
      <w:r w:rsidRPr="003A480C">
        <w:rPr>
          <w:rFonts w:ascii="Times New Roman" w:hAnsi="Times New Roman" w:cs="Times New Roman"/>
          <w:bCs/>
          <w:vertAlign w:val="superscript"/>
        </w:rPr>
        <w:t>1</w:t>
      </w:r>
      <w:r>
        <w:rPr>
          <w:rFonts w:ascii="Times New Roman" w:hAnsi="Times New Roman" w:cs="Times New Roman"/>
          <w:bCs/>
          <w:vertAlign w:val="superscript"/>
        </w:rPr>
        <w:t>,4</w:t>
      </w:r>
      <w:r w:rsidRPr="003A480C">
        <w:rPr>
          <w:rFonts w:ascii="Times New Roman" w:hAnsi="Times New Roman" w:cs="Times New Roman"/>
          <w:bCs/>
        </w:rPr>
        <w:t>,</w:t>
      </w:r>
      <w:r>
        <w:rPr>
          <w:rFonts w:ascii="Times New Roman" w:hAnsi="Times New Roman" w:cs="Times New Roman"/>
          <w:bCs/>
        </w:rPr>
        <w:t xml:space="preserve"> </w:t>
      </w:r>
      <w:proofErr w:type="spellStart"/>
      <w:r w:rsidRPr="003A480C">
        <w:rPr>
          <w:rFonts w:ascii="Times New Roman" w:hAnsi="Times New Roman" w:cs="Times New Roman"/>
          <w:bCs/>
        </w:rPr>
        <w:t>Balvinder</w:t>
      </w:r>
      <w:proofErr w:type="spellEnd"/>
      <w:r w:rsidRPr="003A480C">
        <w:rPr>
          <w:rFonts w:ascii="Times New Roman" w:hAnsi="Times New Roman" w:cs="Times New Roman"/>
          <w:bCs/>
        </w:rPr>
        <w:t xml:space="preserve"> Singh</w:t>
      </w:r>
      <w:r w:rsidRPr="003A480C">
        <w:rPr>
          <w:rFonts w:ascii="Times New Roman" w:hAnsi="Times New Roman" w:cs="Times New Roman"/>
          <w:bCs/>
          <w:vertAlign w:val="superscript"/>
        </w:rPr>
        <w:t>1</w:t>
      </w:r>
      <w:r>
        <w:rPr>
          <w:rFonts w:ascii="Times New Roman" w:hAnsi="Times New Roman" w:cs="Times New Roman"/>
          <w:bCs/>
          <w:vertAlign w:val="superscript"/>
        </w:rPr>
        <w:t xml:space="preserve"> </w:t>
      </w:r>
      <w:r w:rsidRPr="003A480C">
        <w:rPr>
          <w:rFonts w:ascii="Times New Roman" w:hAnsi="Times New Roman" w:cs="Times New Roman"/>
          <w:bCs/>
        </w:rPr>
        <w:t xml:space="preserve">and </w:t>
      </w:r>
      <w:proofErr w:type="spellStart"/>
      <w:r w:rsidRPr="003A480C">
        <w:rPr>
          <w:rFonts w:ascii="Times New Roman" w:hAnsi="Times New Roman" w:cs="Times New Roman"/>
          <w:bCs/>
        </w:rPr>
        <w:t>Dibyendu</w:t>
      </w:r>
      <w:proofErr w:type="spellEnd"/>
      <w:r w:rsidRPr="003A480C">
        <w:rPr>
          <w:rFonts w:ascii="Times New Roman" w:hAnsi="Times New Roman" w:cs="Times New Roman"/>
          <w:bCs/>
        </w:rPr>
        <w:t xml:space="preserve"> Sarkar</w:t>
      </w:r>
      <w:r w:rsidRPr="003A480C">
        <w:rPr>
          <w:rFonts w:ascii="Times New Roman" w:hAnsi="Times New Roman" w:cs="Times New Roman"/>
          <w:bCs/>
          <w:vertAlign w:val="superscript"/>
        </w:rPr>
        <w:t xml:space="preserve">1, </w:t>
      </w:r>
      <w:r w:rsidRPr="003A480C">
        <w:rPr>
          <w:rFonts w:ascii="Times New Roman" w:hAnsi="Times New Roman" w:cs="Times New Roman"/>
        </w:rPr>
        <w:t>*</w:t>
      </w:r>
    </w:p>
    <w:p w14:paraId="299077DD" w14:textId="77777777" w:rsidR="00422B79" w:rsidRPr="003A480C" w:rsidRDefault="00422B79" w:rsidP="00422B79">
      <w:pPr>
        <w:spacing w:line="480" w:lineRule="auto"/>
        <w:jc w:val="right"/>
        <w:rPr>
          <w:rFonts w:ascii="Times New Roman" w:hAnsi="Times New Roman" w:cs="Times New Roman"/>
          <w:bCs/>
        </w:rPr>
      </w:pPr>
    </w:p>
    <w:p w14:paraId="26532E7B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  <w:iCs/>
        </w:rPr>
      </w:pPr>
      <w:r w:rsidRPr="003A480C">
        <w:rPr>
          <w:rFonts w:ascii="Times New Roman" w:hAnsi="Times New Roman" w:cs="Times New Roman"/>
          <w:iCs/>
          <w:vertAlign w:val="superscript"/>
        </w:rPr>
        <w:t>1</w:t>
      </w:r>
      <w:r w:rsidRPr="003A480C">
        <w:rPr>
          <w:rFonts w:ascii="Times New Roman" w:hAnsi="Times New Roman" w:cs="Times New Roman"/>
          <w:iCs/>
        </w:rPr>
        <w:t>CSIR-Institute of Microbial Technology, Sector 39 A, Chandigarh 160036, India</w:t>
      </w:r>
    </w:p>
    <w:p w14:paraId="602AEC50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 w:rsidRPr="003A480C">
        <w:rPr>
          <w:rFonts w:ascii="Times New Roman" w:hAnsi="Times New Roman" w:cs="Times New Roman"/>
        </w:rPr>
        <w:t xml:space="preserve">Running title: </w:t>
      </w:r>
      <w:r>
        <w:rPr>
          <w:rFonts w:ascii="Times New Roman" w:hAnsi="Times New Roman" w:cs="Times New Roman"/>
        </w:rPr>
        <w:t xml:space="preserve">Regulation of </w:t>
      </w:r>
      <w:r w:rsidRPr="003A480C">
        <w:rPr>
          <w:rFonts w:ascii="Times New Roman" w:hAnsi="Times New Roman" w:cs="Times New Roman"/>
        </w:rPr>
        <w:t>mycobacteria</w:t>
      </w:r>
      <w:r>
        <w:rPr>
          <w:rFonts w:ascii="Times New Roman" w:hAnsi="Times New Roman" w:cs="Times New Roman"/>
        </w:rPr>
        <w:t>l virulence determinants</w:t>
      </w:r>
    </w:p>
    <w:p w14:paraId="69B8ABC7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</w:p>
    <w:p w14:paraId="6CA2CEA7" w14:textId="77777777" w:rsidR="00422B79" w:rsidRDefault="00422B79" w:rsidP="00422B79">
      <w:pPr>
        <w:spacing w:line="480" w:lineRule="auto"/>
        <w:ind w:left="2160" w:hanging="2160"/>
        <w:jc w:val="center"/>
        <w:rPr>
          <w:rFonts w:ascii="Times New Roman" w:hAnsi="Times New Roman" w:cs="Times New Roman"/>
          <w:iCs/>
        </w:rPr>
      </w:pPr>
      <w:r w:rsidRPr="003A480C">
        <w:rPr>
          <w:rFonts w:ascii="Times New Roman" w:hAnsi="Times New Roman" w:cs="Times New Roman"/>
        </w:rPr>
        <w:t xml:space="preserve">Key Words: </w:t>
      </w:r>
      <w:r>
        <w:rPr>
          <w:rFonts w:ascii="Times New Roman" w:hAnsi="Times New Roman" w:cs="Times New Roman"/>
        </w:rPr>
        <w:t xml:space="preserve"> CRP; </w:t>
      </w:r>
      <w:r w:rsidRPr="003A480C">
        <w:rPr>
          <w:rFonts w:ascii="Times New Roman" w:hAnsi="Times New Roman" w:cs="Times New Roman"/>
        </w:rPr>
        <w:t>CRP-</w:t>
      </w:r>
      <w:proofErr w:type="spellStart"/>
      <w:r w:rsidRPr="003A480C">
        <w:rPr>
          <w:rFonts w:ascii="Times New Roman" w:hAnsi="Times New Roman" w:cs="Times New Roman"/>
        </w:rPr>
        <w:t>PhoP</w:t>
      </w:r>
      <w:proofErr w:type="spellEnd"/>
      <w:r w:rsidRPr="003A480C">
        <w:rPr>
          <w:rFonts w:ascii="Times New Roman" w:hAnsi="Times New Roman" w:cs="Times New Roman"/>
        </w:rPr>
        <w:t xml:space="preserve"> interaction; </w:t>
      </w:r>
      <w:r w:rsidRPr="003E4540">
        <w:rPr>
          <w:rFonts w:ascii="Times New Roman" w:hAnsi="Times New Roman" w:cs="Times New Roman"/>
          <w:i/>
          <w:iCs/>
        </w:rPr>
        <w:t>Mycobacterium</w:t>
      </w:r>
      <w:r>
        <w:rPr>
          <w:rFonts w:ascii="Times New Roman" w:hAnsi="Times New Roman" w:cs="Times New Roman"/>
          <w:i/>
          <w:iCs/>
        </w:rPr>
        <w:t xml:space="preserve"> </w:t>
      </w:r>
      <w:r w:rsidRPr="003E4540">
        <w:rPr>
          <w:rFonts w:ascii="Times New Roman" w:hAnsi="Times New Roman" w:cs="Times New Roman"/>
          <w:i/>
          <w:iCs/>
        </w:rPr>
        <w:t>tuberculosis</w:t>
      </w:r>
      <w:r w:rsidRPr="003A480C">
        <w:rPr>
          <w:rFonts w:ascii="Times New Roman" w:hAnsi="Times New Roman" w:cs="Times New Roman"/>
        </w:rPr>
        <w:t xml:space="preserve"> </w:t>
      </w:r>
      <w:proofErr w:type="spellStart"/>
      <w:r w:rsidRPr="003A480C">
        <w:rPr>
          <w:rFonts w:ascii="Times New Roman" w:hAnsi="Times New Roman" w:cs="Times New Roman"/>
          <w:iCs/>
        </w:rPr>
        <w:t>PhoP</w:t>
      </w:r>
      <w:proofErr w:type="spellEnd"/>
      <w:r w:rsidRPr="003A480C">
        <w:rPr>
          <w:rFonts w:ascii="Times New Roman" w:hAnsi="Times New Roman" w:cs="Times New Roman"/>
          <w:iCs/>
        </w:rPr>
        <w:t xml:space="preserve">; </w:t>
      </w:r>
    </w:p>
    <w:p w14:paraId="3CDEC2F2" w14:textId="77777777" w:rsidR="00422B79" w:rsidRDefault="00422B79" w:rsidP="00422B79">
      <w:pPr>
        <w:spacing w:line="480" w:lineRule="auto"/>
        <w:ind w:left="2160" w:hanging="2160"/>
        <w:jc w:val="center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transcription factors, virulence determinants</w:t>
      </w:r>
    </w:p>
    <w:p w14:paraId="48E99581" w14:textId="77777777" w:rsidR="00422B79" w:rsidRDefault="00422B79" w:rsidP="00422B79">
      <w:pPr>
        <w:spacing w:line="480" w:lineRule="auto"/>
        <w:ind w:left="2160" w:hanging="2160"/>
        <w:jc w:val="center"/>
        <w:rPr>
          <w:rFonts w:ascii="Times New Roman" w:hAnsi="Times New Roman" w:cs="Times New Roman"/>
          <w:i/>
          <w:iCs/>
        </w:rPr>
      </w:pPr>
    </w:p>
    <w:p w14:paraId="44195CAA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Pr="003A480C">
        <w:rPr>
          <w:rFonts w:ascii="Times New Roman" w:hAnsi="Times New Roman" w:cs="Times New Roman"/>
        </w:rPr>
        <w:t xml:space="preserve">Present address: Department of </w:t>
      </w:r>
      <w:r>
        <w:rPr>
          <w:rFonts w:ascii="Times New Roman" w:hAnsi="Times New Roman" w:cs="Times New Roman"/>
        </w:rPr>
        <w:t>Biosciences and Bioengineering</w:t>
      </w:r>
      <w:r w:rsidRPr="003A480C">
        <w:rPr>
          <w:rFonts w:ascii="Times New Roman" w:hAnsi="Times New Roman" w:cs="Times New Roman"/>
        </w:rPr>
        <w:t>,</w:t>
      </w:r>
    </w:p>
    <w:p w14:paraId="1C04C7B1" w14:textId="77777777" w:rsidR="00422B79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dian Institute of Technology Roorkee, Uttarakhand</w:t>
      </w:r>
      <w:r w:rsidRPr="003A480C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India</w:t>
      </w:r>
    </w:p>
    <w:p w14:paraId="7E6D9448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 w:rsidRPr="003A480C">
        <w:rPr>
          <w:rFonts w:ascii="Times New Roman" w:hAnsi="Times New Roman" w:cs="Times New Roman"/>
        </w:rPr>
        <w:t>Present address: Department of Microbiology, University of Alabama,</w:t>
      </w:r>
    </w:p>
    <w:p w14:paraId="4CDE9D32" w14:textId="77777777" w:rsidR="00422B79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 w:rsidRPr="003A480C">
        <w:rPr>
          <w:rFonts w:ascii="Times New Roman" w:hAnsi="Times New Roman" w:cs="Times New Roman"/>
        </w:rPr>
        <w:t>Birmingham, Alabama, United States</w:t>
      </w:r>
    </w:p>
    <w:p w14:paraId="13415791" w14:textId="77777777" w:rsidR="00422B79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4</w:t>
      </w:r>
      <w:r w:rsidRPr="003A480C">
        <w:rPr>
          <w:rFonts w:ascii="Times New Roman" w:hAnsi="Times New Roman" w:cs="Times New Roman"/>
        </w:rPr>
        <w:t>Present address:</w:t>
      </w:r>
      <w:r>
        <w:rPr>
          <w:rFonts w:ascii="Times New Roman" w:hAnsi="Times New Roman" w:cs="Times New Roman"/>
        </w:rPr>
        <w:t xml:space="preserve"> Jerzy Haber Institute of Catalysis and Surface Chemistry</w:t>
      </w:r>
    </w:p>
    <w:p w14:paraId="4CC90554" w14:textId="77777777" w:rsidR="00422B79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olish Academy of Sciences, </w:t>
      </w:r>
      <w:proofErr w:type="spellStart"/>
      <w:r>
        <w:rPr>
          <w:rFonts w:ascii="Times New Roman" w:hAnsi="Times New Roman" w:cs="Times New Roman"/>
        </w:rPr>
        <w:t>Niezapominajek</w:t>
      </w:r>
      <w:proofErr w:type="spellEnd"/>
      <w:r>
        <w:rPr>
          <w:rFonts w:ascii="Times New Roman" w:hAnsi="Times New Roman" w:cs="Times New Roman"/>
        </w:rPr>
        <w:t xml:space="preserve"> 8, </w:t>
      </w:r>
    </w:p>
    <w:p w14:paraId="56DE556F" w14:textId="77777777" w:rsidR="00422B79" w:rsidRPr="003A480C" w:rsidRDefault="00422B79" w:rsidP="00422B79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- 30239 Krakow, Poland</w:t>
      </w:r>
    </w:p>
    <w:p w14:paraId="2A806F13" w14:textId="77777777" w:rsidR="00422B79" w:rsidRDefault="00422B79" w:rsidP="00422B79">
      <w:pPr>
        <w:spacing w:line="480" w:lineRule="auto"/>
        <w:jc w:val="both"/>
        <w:rPr>
          <w:rFonts w:ascii="Times New Roman" w:hAnsi="Times New Roman" w:cs="Times New Roman"/>
        </w:rPr>
      </w:pPr>
    </w:p>
    <w:p w14:paraId="1C31E706" w14:textId="77777777" w:rsidR="00422B79" w:rsidRPr="003A480C" w:rsidRDefault="00422B79" w:rsidP="00422B79">
      <w:pPr>
        <w:tabs>
          <w:tab w:val="right" w:pos="8640"/>
        </w:tabs>
        <w:spacing w:after="0" w:line="480" w:lineRule="auto"/>
        <w:jc w:val="both"/>
        <w:rPr>
          <w:rFonts w:ascii="Times New Roman" w:eastAsia="Arial Unicode MS" w:hAnsi="Times New Roman" w:cs="Times New Roman"/>
        </w:rPr>
      </w:pPr>
      <w:r w:rsidRPr="003A480C">
        <w:rPr>
          <w:rFonts w:ascii="Times New Roman" w:hAnsi="Times New Roman" w:cs="Times New Roman"/>
        </w:rPr>
        <w:t>*</w:t>
      </w:r>
      <w:r w:rsidRPr="003A480C">
        <w:rPr>
          <w:rFonts w:ascii="Times New Roman" w:eastAsia="Arial Unicode MS" w:hAnsi="Times New Roman" w:cs="Times New Roman"/>
        </w:rPr>
        <w:t xml:space="preserve">Address correspondence to: </w:t>
      </w:r>
      <w:proofErr w:type="spellStart"/>
      <w:r w:rsidRPr="003A480C">
        <w:rPr>
          <w:rFonts w:ascii="Times New Roman" w:eastAsia="Arial Unicode MS" w:hAnsi="Times New Roman" w:cs="Times New Roman"/>
        </w:rPr>
        <w:t>Dibyendu</w:t>
      </w:r>
      <w:proofErr w:type="spellEnd"/>
      <w:r w:rsidRPr="003A480C">
        <w:rPr>
          <w:rFonts w:ascii="Times New Roman" w:eastAsia="Arial Unicode MS" w:hAnsi="Times New Roman" w:cs="Times New Roman"/>
        </w:rPr>
        <w:t xml:space="preserve"> Sarkar, CSIR-Institute of Microbial Technology,</w:t>
      </w:r>
    </w:p>
    <w:p w14:paraId="417890B8" w14:textId="77777777" w:rsidR="00422B79" w:rsidRDefault="00422B79" w:rsidP="00422B79">
      <w:pPr>
        <w:tabs>
          <w:tab w:val="right" w:pos="8640"/>
        </w:tabs>
        <w:spacing w:after="0" w:line="480" w:lineRule="auto"/>
        <w:jc w:val="both"/>
        <w:rPr>
          <w:rStyle w:val="Hyperlink"/>
          <w:rFonts w:ascii="Times New Roman" w:hAnsi="Times New Roman" w:cs="Times New Roman"/>
        </w:rPr>
      </w:pPr>
      <w:r w:rsidRPr="003A480C">
        <w:rPr>
          <w:rFonts w:ascii="Times New Roman" w:hAnsi="Times New Roman" w:cs="Times New Roman"/>
        </w:rPr>
        <w:t xml:space="preserve">Tel.: 091-172-6665291; Fax: 091-172-2690585; E-mail: </w:t>
      </w:r>
      <w:hyperlink r:id="rId8" w:history="1">
        <w:r w:rsidRPr="003A480C">
          <w:rPr>
            <w:rStyle w:val="Hyperlink"/>
            <w:rFonts w:ascii="Times New Roman" w:hAnsi="Times New Roman" w:cs="Times New Roman"/>
          </w:rPr>
          <w:t>dibyendu@imtech.res.in</w:t>
        </w:r>
      </w:hyperlink>
    </w:p>
    <w:p w14:paraId="6F2FB81E" w14:textId="77777777" w:rsidR="00A5209D" w:rsidRPr="003A480C" w:rsidRDefault="00A5209D" w:rsidP="00607720">
      <w:pPr>
        <w:tabs>
          <w:tab w:val="right" w:pos="8640"/>
        </w:tabs>
        <w:spacing w:after="0" w:line="480" w:lineRule="auto"/>
        <w:jc w:val="both"/>
        <w:rPr>
          <w:rStyle w:val="Hyperlink"/>
          <w:rFonts w:ascii="Times New Roman" w:hAnsi="Times New Roman" w:cs="Times New Roman"/>
        </w:rPr>
      </w:pPr>
    </w:p>
    <w:p w14:paraId="35A6863F" w14:textId="116DB693" w:rsidR="007C190D" w:rsidRPr="00B8444D" w:rsidRDefault="00D219C6" w:rsidP="007C190D">
      <w:pPr>
        <w:rPr>
          <w:rFonts w:ascii="Times New Roman" w:hAnsi="Times New Roman"/>
          <w:bCs/>
        </w:rPr>
      </w:pPr>
      <w:bookmarkStart w:id="0" w:name="_Hlk114663735"/>
      <w:r>
        <w:rPr>
          <w:rFonts w:ascii="Times New Roman" w:hAnsi="Times New Roman"/>
          <w:bCs/>
          <w:color w:val="222222"/>
          <w:shd w:val="clear" w:color="auto" w:fill="FFFFFF"/>
        </w:rPr>
        <w:lastRenderedPageBreak/>
        <w:t>Supplementary file 1a</w:t>
      </w:r>
    </w:p>
    <w:p w14:paraId="4A8DE267" w14:textId="77777777" w:rsidR="007C190D" w:rsidRPr="000C7148" w:rsidRDefault="007C190D" w:rsidP="007C190D">
      <w:pPr>
        <w:rPr>
          <w:rFonts w:ascii="Times New Roman" w:hAnsi="Times New Roman"/>
          <w:b/>
        </w:rPr>
      </w:pPr>
    </w:p>
    <w:p w14:paraId="5078ED43" w14:textId="77777777" w:rsidR="007C190D" w:rsidRDefault="007C190D" w:rsidP="007C190D">
      <w:pPr>
        <w:rPr>
          <w:rFonts w:ascii="Times New Roman" w:hAnsi="Times New Roman"/>
        </w:rPr>
      </w:pPr>
      <w:r w:rsidRPr="000C7148">
        <w:rPr>
          <w:rFonts w:ascii="Times New Roman" w:hAnsi="Times New Roman"/>
        </w:rPr>
        <w:t xml:space="preserve">Oligonucleotide primers used for </w:t>
      </w:r>
      <w:r>
        <w:rPr>
          <w:rFonts w:ascii="Times New Roman" w:hAnsi="Times New Roman"/>
        </w:rPr>
        <w:t xml:space="preserve">amplification and </w:t>
      </w:r>
      <w:r w:rsidRPr="000C7148">
        <w:rPr>
          <w:rFonts w:ascii="Times New Roman" w:hAnsi="Times New Roman"/>
        </w:rPr>
        <w:t>cloning in this study</w:t>
      </w:r>
    </w:p>
    <w:tbl>
      <w:tblPr>
        <w:tblW w:w="84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093"/>
        <w:gridCol w:w="5103"/>
        <w:gridCol w:w="1276"/>
      </w:tblGrid>
      <w:tr w:rsidR="007C190D" w:rsidRPr="00CB71BB" w14:paraId="6D497D17" w14:textId="77777777" w:rsidTr="00882981">
        <w:tc>
          <w:tcPr>
            <w:tcW w:w="2093" w:type="dxa"/>
          </w:tcPr>
          <w:bookmarkEnd w:id="0"/>
          <w:p w14:paraId="4A32FD07" w14:textId="77777777" w:rsidR="007C190D" w:rsidRPr="008B4D32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proofErr w:type="spellStart"/>
            <w:r w:rsidRPr="008B4D32">
              <w:rPr>
                <w:rFonts w:ascii="Times New Roman" w:hAnsi="Times New Roman"/>
                <w:b/>
              </w:rPr>
              <w:t>Primers</w:t>
            </w:r>
            <w:r w:rsidRPr="008B4D32">
              <w:rPr>
                <w:rFonts w:ascii="Times New Roman" w:hAnsi="Times New Roman"/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5103" w:type="dxa"/>
          </w:tcPr>
          <w:p w14:paraId="2121DFA5" w14:textId="77777777" w:rsidR="007C190D" w:rsidRPr="008B4D32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8B4D32">
              <w:rPr>
                <w:rFonts w:ascii="Times New Roman" w:hAnsi="Times New Roman"/>
                <w:b/>
              </w:rPr>
              <w:t>Sequences (5’-3’)</w:t>
            </w:r>
          </w:p>
        </w:tc>
        <w:tc>
          <w:tcPr>
            <w:tcW w:w="1276" w:type="dxa"/>
          </w:tcPr>
          <w:p w14:paraId="2B8D7836" w14:textId="77777777" w:rsidR="007C190D" w:rsidRPr="008B4D32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8B4D32">
              <w:rPr>
                <w:rFonts w:ascii="Times New Roman" w:hAnsi="Times New Roman"/>
                <w:b/>
              </w:rPr>
              <w:t>Reference</w:t>
            </w:r>
          </w:p>
        </w:tc>
      </w:tr>
      <w:tr w:rsidR="007C190D" w:rsidRPr="00CB71BB" w14:paraId="79673438" w14:textId="77777777" w:rsidTr="00882981">
        <w:tc>
          <w:tcPr>
            <w:tcW w:w="2093" w:type="dxa"/>
          </w:tcPr>
          <w:p w14:paraId="3750D484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 xml:space="preserve">up </w:t>
            </w:r>
          </w:p>
        </w:tc>
        <w:tc>
          <w:tcPr>
            <w:tcW w:w="5103" w:type="dxa"/>
          </w:tcPr>
          <w:p w14:paraId="32F59ADB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AAGCTTAGATGTGATGGG</w:t>
            </w:r>
          </w:p>
        </w:tc>
        <w:tc>
          <w:tcPr>
            <w:tcW w:w="1276" w:type="dxa"/>
          </w:tcPr>
          <w:p w14:paraId="1342814D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4DB36673" w14:textId="77777777" w:rsidTr="00882981">
        <w:tc>
          <w:tcPr>
            <w:tcW w:w="2093" w:type="dxa"/>
          </w:tcPr>
          <w:p w14:paraId="074B52F7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</w:p>
        </w:tc>
        <w:tc>
          <w:tcPr>
            <w:tcW w:w="5103" w:type="dxa"/>
          </w:tcPr>
          <w:p w14:paraId="6FBA82B4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GGTACCTACCGGGAAGAA</w:t>
            </w:r>
          </w:p>
        </w:tc>
        <w:tc>
          <w:tcPr>
            <w:tcW w:w="1276" w:type="dxa"/>
          </w:tcPr>
          <w:p w14:paraId="61351D56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25714832" w14:textId="77777777" w:rsidTr="00882981">
        <w:tc>
          <w:tcPr>
            <w:tcW w:w="2093" w:type="dxa"/>
          </w:tcPr>
          <w:p w14:paraId="766E2D6E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mut</w:t>
            </w:r>
          </w:p>
        </w:tc>
        <w:tc>
          <w:tcPr>
            <w:tcW w:w="5103" w:type="dxa"/>
          </w:tcPr>
          <w:p w14:paraId="7BD1C520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E3D85">
              <w:rPr>
                <w:rFonts w:ascii="Times New Roman" w:hAnsi="Times New Roman" w:cs="Times New Roman"/>
              </w:rPr>
              <w:t>GTCAAACAAGGATCACAAAACGAGATCGCCA</w:t>
            </w:r>
          </w:p>
        </w:tc>
        <w:tc>
          <w:tcPr>
            <w:tcW w:w="1276" w:type="dxa"/>
          </w:tcPr>
          <w:p w14:paraId="398459AE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63037291" w14:textId="77777777" w:rsidTr="00882981">
        <w:tc>
          <w:tcPr>
            <w:tcW w:w="2093" w:type="dxa"/>
          </w:tcPr>
          <w:p w14:paraId="05EB73CB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mut</w:t>
            </w:r>
          </w:p>
        </w:tc>
        <w:tc>
          <w:tcPr>
            <w:tcW w:w="5103" w:type="dxa"/>
          </w:tcPr>
          <w:p w14:paraId="34C5ED1E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E3D85">
              <w:rPr>
                <w:rFonts w:ascii="Times New Roman" w:hAnsi="Times New Roman" w:cs="Times New Roman"/>
              </w:rPr>
              <w:t>TTGTGATCCTTGTTTGACTGTACTACACTA</w:t>
            </w:r>
          </w:p>
        </w:tc>
        <w:tc>
          <w:tcPr>
            <w:tcW w:w="1276" w:type="dxa"/>
          </w:tcPr>
          <w:p w14:paraId="28265E7C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6146E22C" w14:textId="77777777" w:rsidTr="00882981">
        <w:tc>
          <w:tcPr>
            <w:tcW w:w="2093" w:type="dxa"/>
          </w:tcPr>
          <w:p w14:paraId="164F155F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1</w:t>
            </w:r>
          </w:p>
        </w:tc>
        <w:tc>
          <w:tcPr>
            <w:tcW w:w="5103" w:type="dxa"/>
          </w:tcPr>
          <w:p w14:paraId="72F3982E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AAGCTTAGATGTGATGGG</w:t>
            </w:r>
          </w:p>
        </w:tc>
        <w:tc>
          <w:tcPr>
            <w:tcW w:w="1276" w:type="dxa"/>
          </w:tcPr>
          <w:p w14:paraId="0621FF2C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6FE75E63" w14:textId="77777777" w:rsidTr="00882981">
        <w:tc>
          <w:tcPr>
            <w:tcW w:w="2093" w:type="dxa"/>
          </w:tcPr>
          <w:p w14:paraId="775F8BBF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1</w:t>
            </w:r>
          </w:p>
        </w:tc>
        <w:tc>
          <w:tcPr>
            <w:tcW w:w="5103" w:type="dxa"/>
          </w:tcPr>
          <w:p w14:paraId="27810F75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GGTACCAGCGCGTGGGCT</w:t>
            </w:r>
          </w:p>
        </w:tc>
        <w:tc>
          <w:tcPr>
            <w:tcW w:w="1276" w:type="dxa"/>
          </w:tcPr>
          <w:p w14:paraId="1D3AB2BA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4109C297" w14:textId="77777777" w:rsidTr="00882981">
        <w:tc>
          <w:tcPr>
            <w:tcW w:w="2093" w:type="dxa"/>
          </w:tcPr>
          <w:p w14:paraId="1A1CED7C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2</w:t>
            </w:r>
          </w:p>
        </w:tc>
        <w:tc>
          <w:tcPr>
            <w:tcW w:w="5103" w:type="dxa"/>
          </w:tcPr>
          <w:p w14:paraId="62CF68B7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GGATCCTACGTAACACTA</w:t>
            </w:r>
          </w:p>
        </w:tc>
        <w:tc>
          <w:tcPr>
            <w:tcW w:w="1276" w:type="dxa"/>
          </w:tcPr>
          <w:p w14:paraId="49F116F0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6BB67D28" w14:textId="77777777" w:rsidTr="00882981">
        <w:tc>
          <w:tcPr>
            <w:tcW w:w="2093" w:type="dxa"/>
          </w:tcPr>
          <w:p w14:paraId="2E7AE6AF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2</w:t>
            </w:r>
          </w:p>
        </w:tc>
        <w:tc>
          <w:tcPr>
            <w:tcW w:w="5103" w:type="dxa"/>
          </w:tcPr>
          <w:p w14:paraId="3BF09A85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E3D85">
              <w:rPr>
                <w:rFonts w:ascii="Times New Roman" w:hAnsi="Times New Roman" w:cs="Times New Roman"/>
              </w:rPr>
              <w:t>AATAATGGTACCAGCGCGTGGGCT</w:t>
            </w:r>
          </w:p>
        </w:tc>
        <w:tc>
          <w:tcPr>
            <w:tcW w:w="1276" w:type="dxa"/>
          </w:tcPr>
          <w:p w14:paraId="1864BD15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7C190D" w:rsidRPr="00CB71BB" w14:paraId="2215DD64" w14:textId="77777777" w:rsidTr="00882981">
        <w:tc>
          <w:tcPr>
            <w:tcW w:w="2093" w:type="dxa"/>
          </w:tcPr>
          <w:p w14:paraId="52EC6004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3</w:t>
            </w:r>
          </w:p>
        </w:tc>
        <w:tc>
          <w:tcPr>
            <w:tcW w:w="5103" w:type="dxa"/>
          </w:tcPr>
          <w:p w14:paraId="512C564A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TCCGAAGAAACGCCT</w:t>
            </w:r>
          </w:p>
        </w:tc>
        <w:tc>
          <w:tcPr>
            <w:tcW w:w="1276" w:type="dxa"/>
          </w:tcPr>
          <w:p w14:paraId="2CF730BF" w14:textId="77777777" w:rsidR="007C190D" w:rsidRPr="002A7591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5511DFF" w14:textId="77777777" w:rsidTr="00882981">
        <w:tc>
          <w:tcPr>
            <w:tcW w:w="2093" w:type="dxa"/>
          </w:tcPr>
          <w:p w14:paraId="439266AD" w14:textId="4B1137FC" w:rsidR="002B348A" w:rsidRPr="00EF1612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PphoPstart</w:t>
            </w:r>
            <w:proofErr w:type="spellEnd"/>
          </w:p>
        </w:tc>
        <w:tc>
          <w:tcPr>
            <w:tcW w:w="5103" w:type="dxa"/>
          </w:tcPr>
          <w:p w14:paraId="6279CD31" w14:textId="4513E45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ATAATGGATCCATGCGGAAAGGGGT</w:t>
            </w:r>
          </w:p>
        </w:tc>
        <w:tc>
          <w:tcPr>
            <w:tcW w:w="1276" w:type="dxa"/>
          </w:tcPr>
          <w:p w14:paraId="75C1C28A" w14:textId="2C5243B6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3737A2B9" w14:textId="77777777" w:rsidTr="00882981">
        <w:tc>
          <w:tcPr>
            <w:tcW w:w="2093" w:type="dxa"/>
          </w:tcPr>
          <w:p w14:paraId="00111311" w14:textId="3111E9E0" w:rsidR="002B348A" w:rsidRPr="00EF1612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PphoPFLAG</w:t>
            </w:r>
            <w:proofErr w:type="spellEnd"/>
          </w:p>
        </w:tc>
        <w:tc>
          <w:tcPr>
            <w:tcW w:w="5103" w:type="dxa"/>
          </w:tcPr>
          <w:p w14:paraId="2A15211C" w14:textId="00D295B4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ATAAGCTTTCACTTGTCGTCATCGTCTTTGTAGTCTCGAGGCTCCCGCA</w:t>
            </w:r>
          </w:p>
        </w:tc>
        <w:tc>
          <w:tcPr>
            <w:tcW w:w="1276" w:type="dxa"/>
          </w:tcPr>
          <w:p w14:paraId="07A3EFEA" w14:textId="6AFC633F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0ECC787F" w14:textId="77777777" w:rsidTr="00882981">
        <w:tc>
          <w:tcPr>
            <w:tcW w:w="2093" w:type="dxa"/>
          </w:tcPr>
          <w:p w14:paraId="0EA172F6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2A7591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mCMR</w:t>
            </w:r>
            <w:proofErr w:type="spellEnd"/>
          </w:p>
        </w:tc>
        <w:tc>
          <w:tcPr>
            <w:tcW w:w="5103" w:type="dxa"/>
          </w:tcPr>
          <w:p w14:paraId="62C3F299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</w:t>
            </w:r>
            <w:r w:rsidRPr="002A7591">
              <w:rPr>
                <w:rFonts w:ascii="Times New Roman" w:hAnsi="Times New Roman" w:cs="Times New Roman"/>
                <w:bCs/>
                <w:iCs/>
                <w:lang w:val="en-US"/>
              </w:rPr>
              <w:t>TGT</w:t>
            </w:r>
            <w:r w:rsidRPr="002A7591">
              <w:rPr>
                <w:rFonts w:ascii="Times New Roman" w:hAnsi="Times New Roman" w:cs="Times New Roman"/>
                <w:bCs/>
                <w:lang w:val="en-US"/>
              </w:rPr>
              <w:t>TCGACTGACG</w:t>
            </w:r>
          </w:p>
        </w:tc>
        <w:tc>
          <w:tcPr>
            <w:tcW w:w="1276" w:type="dxa"/>
          </w:tcPr>
          <w:p w14:paraId="123ED05F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1C13765A" w14:textId="77777777" w:rsidTr="00882981">
        <w:tc>
          <w:tcPr>
            <w:tcW w:w="2093" w:type="dxa"/>
          </w:tcPr>
          <w:p w14:paraId="55376B83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2A7591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mC</w:t>
            </w:r>
            <w:r w:rsidRPr="002A7591">
              <w:rPr>
                <w:rFonts w:ascii="Times New Roman" w:hAnsi="Times New Roman" w:cs="Times New Roman"/>
              </w:rPr>
              <w:t>M</w:t>
            </w:r>
            <w:r>
              <w:rPr>
                <w:rFonts w:ascii="Times New Roman" w:hAnsi="Times New Roman" w:cs="Times New Roman"/>
              </w:rPr>
              <w:t>R</w:t>
            </w:r>
            <w:proofErr w:type="spellEnd"/>
          </w:p>
        </w:tc>
        <w:tc>
          <w:tcPr>
            <w:tcW w:w="5103" w:type="dxa"/>
          </w:tcPr>
          <w:p w14:paraId="4A247674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CGGGTTTGTGTTGT</w:t>
            </w:r>
          </w:p>
        </w:tc>
        <w:tc>
          <w:tcPr>
            <w:tcW w:w="1276" w:type="dxa"/>
          </w:tcPr>
          <w:p w14:paraId="73E10F43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699C46F5" w14:textId="77777777" w:rsidTr="00882981">
        <w:tc>
          <w:tcPr>
            <w:tcW w:w="2093" w:type="dxa"/>
          </w:tcPr>
          <w:p w14:paraId="31B01BA9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PmCRP</w:t>
            </w:r>
            <w:proofErr w:type="spellEnd"/>
          </w:p>
        </w:tc>
        <w:tc>
          <w:tcPr>
            <w:tcW w:w="5103" w:type="dxa"/>
          </w:tcPr>
          <w:p w14:paraId="4C21E861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AAGCTTGTGGACGAGATC</w:t>
            </w:r>
          </w:p>
        </w:tc>
        <w:tc>
          <w:tcPr>
            <w:tcW w:w="1276" w:type="dxa"/>
          </w:tcPr>
          <w:p w14:paraId="4BDC9DBD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AC6812D" w14:textId="77777777" w:rsidTr="00882981">
        <w:tc>
          <w:tcPr>
            <w:tcW w:w="2093" w:type="dxa"/>
          </w:tcPr>
          <w:p w14:paraId="2B5B030A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2A7591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mCRP</w:t>
            </w:r>
            <w:proofErr w:type="spellEnd"/>
          </w:p>
        </w:tc>
        <w:tc>
          <w:tcPr>
            <w:tcW w:w="5103" w:type="dxa"/>
          </w:tcPr>
          <w:p w14:paraId="5D906EE6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ATAATATCGATTTACCTCGCTCG</w:t>
            </w:r>
          </w:p>
        </w:tc>
        <w:tc>
          <w:tcPr>
            <w:tcW w:w="1276" w:type="dxa"/>
          </w:tcPr>
          <w:p w14:paraId="08FB4659" w14:textId="77777777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6C7990D1" w14:textId="77777777" w:rsidTr="00882981">
        <w:tc>
          <w:tcPr>
            <w:tcW w:w="2093" w:type="dxa"/>
          </w:tcPr>
          <w:p w14:paraId="1C5661B5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PPho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N</w:t>
            </w:r>
            <w:proofErr w:type="spellEnd"/>
          </w:p>
        </w:tc>
        <w:tc>
          <w:tcPr>
            <w:tcW w:w="5103" w:type="dxa"/>
          </w:tcPr>
          <w:p w14:paraId="38EF25BC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881357">
              <w:rPr>
                <w:rFonts w:ascii="Times New Roman" w:hAnsi="Times New Roman" w:cs="Times New Roman"/>
                <w:lang w:val="en-IN"/>
              </w:rPr>
              <w:t>CCTGGATCCATGCGGAAAGGGGTT</w:t>
            </w:r>
          </w:p>
        </w:tc>
        <w:tc>
          <w:tcPr>
            <w:tcW w:w="1276" w:type="dxa"/>
          </w:tcPr>
          <w:p w14:paraId="498773FD" w14:textId="5DE91D2F" w:rsidR="002B348A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QYXRoYWs8L0F1dGhvcj48WWVhcj4yMDEwPC9ZZWFyPjxS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QYXRoYWs8L0F1dGhvcj48WWVhcj4yMDEwPC9ZZWFyPjxS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 w:cs="Times New Roman"/>
                <w:bCs/>
              </w:rPr>
            </w:r>
            <w:r w:rsidR="00164C25">
              <w:rPr>
                <w:rFonts w:ascii="Times New Roman" w:hAnsi="Times New Roman" w:cs="Times New Roman"/>
                <w:bCs/>
              </w:rPr>
              <w:fldChar w:fldCharType="end"/>
            </w:r>
            <w:r w:rsidRPr="008A0B28">
              <w:rPr>
                <w:rFonts w:ascii="Times New Roman" w:hAnsi="Times New Roman" w:cs="Times New Roman"/>
                <w:bCs/>
              </w:rPr>
            </w:r>
            <w:r w:rsidRPr="008A0B28">
              <w:rPr>
                <w:rFonts w:ascii="Times New Roman" w:hAnsi="Times New Roman" w:cs="Times New Roman"/>
                <w:bCs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7" w:tooltip="Pathak, 2010 #255" w:history="1">
              <w:r w:rsidR="00AC047C">
                <w:rPr>
                  <w:rFonts w:ascii="Times New Roman" w:hAnsi="Times New Roman" w:cs="Times New Roman"/>
                  <w:bCs/>
                  <w:noProof/>
                </w:rPr>
                <w:t>Pathak et al., 2010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B348A" w:rsidRPr="00CB71BB" w14:paraId="558C643A" w14:textId="77777777" w:rsidTr="00882981">
        <w:tc>
          <w:tcPr>
            <w:tcW w:w="2093" w:type="dxa"/>
          </w:tcPr>
          <w:p w14:paraId="0EB58EF3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PPho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N</w:t>
            </w:r>
            <w:proofErr w:type="spellEnd"/>
          </w:p>
        </w:tc>
        <w:tc>
          <w:tcPr>
            <w:tcW w:w="5103" w:type="dxa"/>
          </w:tcPr>
          <w:p w14:paraId="6639BED7" w14:textId="77777777" w:rsidR="002B348A" w:rsidRPr="00F7121D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F7121D">
              <w:rPr>
                <w:rFonts w:ascii="Times New Roman" w:hAnsi="Times New Roman" w:cs="Times New Roman"/>
                <w:lang w:val="en-IN"/>
              </w:rPr>
              <w:t>AATAATCTCGAGGCGTCGCAGGATGA</w:t>
            </w:r>
          </w:p>
        </w:tc>
        <w:tc>
          <w:tcPr>
            <w:tcW w:w="1276" w:type="dxa"/>
          </w:tcPr>
          <w:p w14:paraId="505B31A5" w14:textId="77777777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60C67CF4" w14:textId="77777777" w:rsidTr="00882981">
        <w:tc>
          <w:tcPr>
            <w:tcW w:w="2093" w:type="dxa"/>
          </w:tcPr>
          <w:p w14:paraId="05EDE462" w14:textId="77777777" w:rsidR="002B348A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PPho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5103" w:type="dxa"/>
          </w:tcPr>
          <w:p w14:paraId="125F38E1" w14:textId="77777777" w:rsidR="002B348A" w:rsidRPr="00F7121D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F7121D">
              <w:rPr>
                <w:rFonts w:ascii="Times New Roman" w:hAnsi="Times New Roman" w:cs="Times New Roman"/>
                <w:lang w:val="en-IN"/>
              </w:rPr>
              <w:t>AATAATCGGATCCAAGGGCAACAAGGAACCA</w:t>
            </w:r>
          </w:p>
        </w:tc>
        <w:tc>
          <w:tcPr>
            <w:tcW w:w="1276" w:type="dxa"/>
          </w:tcPr>
          <w:p w14:paraId="6A15C8D5" w14:textId="77777777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6B35ACE7" w14:textId="77777777" w:rsidTr="00882981">
        <w:tc>
          <w:tcPr>
            <w:tcW w:w="2093" w:type="dxa"/>
          </w:tcPr>
          <w:p w14:paraId="39B473DC" w14:textId="77777777" w:rsidR="002B348A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PPho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5103" w:type="dxa"/>
          </w:tcPr>
          <w:p w14:paraId="5ACD82E1" w14:textId="77777777" w:rsidR="002B348A" w:rsidRPr="00F7121D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F7121D">
              <w:rPr>
                <w:rFonts w:ascii="Times New Roman" w:hAnsi="Times New Roman" w:cs="Times New Roman"/>
                <w:lang w:val="en-IN"/>
              </w:rPr>
              <w:t>GGTCTCGAGTCGAGGCTCCCGCAG</w:t>
            </w:r>
          </w:p>
        </w:tc>
        <w:tc>
          <w:tcPr>
            <w:tcW w:w="1276" w:type="dxa"/>
          </w:tcPr>
          <w:p w14:paraId="1922E847" w14:textId="78B0D7CC" w:rsidR="002B348A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QYXRoYWs8L0F1dGhvcj48WWVhcj4yMDEwPC9ZZWFyPjxS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QYXRoYWs8L0F1dGhvcj48WWVhcj4yMDEwPC9ZZWFyPjxS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 w:cs="Times New Roman"/>
                <w:bCs/>
              </w:rPr>
            </w:r>
            <w:r w:rsidR="00164C25">
              <w:rPr>
                <w:rFonts w:ascii="Times New Roman" w:hAnsi="Times New Roman" w:cs="Times New Roman"/>
                <w:bCs/>
              </w:rPr>
              <w:fldChar w:fldCharType="end"/>
            </w:r>
            <w:r w:rsidRPr="008A0B28">
              <w:rPr>
                <w:rFonts w:ascii="Times New Roman" w:hAnsi="Times New Roman" w:cs="Times New Roman"/>
                <w:bCs/>
              </w:rPr>
            </w:r>
            <w:r w:rsidRPr="008A0B28">
              <w:rPr>
                <w:rFonts w:ascii="Times New Roman" w:hAnsi="Times New Roman" w:cs="Times New Roman"/>
                <w:bCs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7" w:tooltip="Pathak, 2010 #255" w:history="1">
              <w:r w:rsidR="00AC047C">
                <w:rPr>
                  <w:rFonts w:ascii="Times New Roman" w:hAnsi="Times New Roman" w:cs="Times New Roman"/>
                  <w:bCs/>
                  <w:noProof/>
                </w:rPr>
                <w:t>Pathak et al., 2010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2B348A" w:rsidRPr="00CB71BB" w14:paraId="73A9362F" w14:textId="77777777" w:rsidTr="00882981">
        <w:tc>
          <w:tcPr>
            <w:tcW w:w="2093" w:type="dxa"/>
          </w:tcPr>
          <w:p w14:paraId="05371434" w14:textId="77777777" w:rsidR="002B348A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PCRP</w:t>
            </w:r>
          </w:p>
        </w:tc>
        <w:tc>
          <w:tcPr>
            <w:tcW w:w="5103" w:type="dxa"/>
          </w:tcPr>
          <w:p w14:paraId="2D0ED327" w14:textId="77777777" w:rsidR="002B348A" w:rsidRPr="00F7121D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lang w:val="en-IN"/>
              </w:rPr>
            </w:pPr>
            <w:r>
              <w:rPr>
                <w:rFonts w:ascii="Times New Roman" w:hAnsi="Times New Roman" w:cs="Times New Roman"/>
                <w:lang w:val="en-IN"/>
              </w:rPr>
              <w:t>AATAATCATATGGTGGACGAGATC</w:t>
            </w:r>
          </w:p>
        </w:tc>
        <w:tc>
          <w:tcPr>
            <w:tcW w:w="1276" w:type="dxa"/>
          </w:tcPr>
          <w:p w14:paraId="2CC744DA" w14:textId="77777777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52E862D" w14:textId="77777777" w:rsidTr="00882981">
        <w:tc>
          <w:tcPr>
            <w:tcW w:w="2093" w:type="dxa"/>
          </w:tcPr>
          <w:p w14:paraId="3D90A4DB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CR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N</w:t>
            </w:r>
          </w:p>
        </w:tc>
        <w:tc>
          <w:tcPr>
            <w:tcW w:w="5103" w:type="dxa"/>
          </w:tcPr>
          <w:p w14:paraId="71114218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TATATGGATCCCCCGTCGACTTCCCCC</w:t>
            </w:r>
          </w:p>
        </w:tc>
        <w:tc>
          <w:tcPr>
            <w:tcW w:w="1276" w:type="dxa"/>
          </w:tcPr>
          <w:p w14:paraId="3E217912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4E2FCD81" w14:textId="77777777" w:rsidTr="00882981">
        <w:tc>
          <w:tcPr>
            <w:tcW w:w="2093" w:type="dxa"/>
          </w:tcPr>
          <w:p w14:paraId="04DE2FA3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RP</w:t>
            </w:r>
            <w:r>
              <w:rPr>
                <w:rFonts w:ascii="Times New Roman" w:hAnsi="Times New Roman" w:cs="Times New Roman"/>
              </w:rPr>
              <w:t>CR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N</w:t>
            </w:r>
          </w:p>
        </w:tc>
        <w:tc>
          <w:tcPr>
            <w:tcW w:w="5103" w:type="dxa"/>
          </w:tcPr>
          <w:p w14:paraId="5AD63809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TATATAAGCTTTCAACGATCGGCGAT</w:t>
            </w:r>
          </w:p>
        </w:tc>
        <w:tc>
          <w:tcPr>
            <w:tcW w:w="1276" w:type="dxa"/>
          </w:tcPr>
          <w:p w14:paraId="67309778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5E666D7D" w14:textId="77777777" w:rsidTr="00882981">
        <w:tc>
          <w:tcPr>
            <w:tcW w:w="2093" w:type="dxa"/>
          </w:tcPr>
          <w:p w14:paraId="1AEBB1D2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FP</w:t>
            </w:r>
            <w:r>
              <w:rPr>
                <w:rFonts w:ascii="Times New Roman" w:hAnsi="Times New Roman" w:cs="Times New Roman"/>
              </w:rPr>
              <w:t>CRP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C</w:t>
            </w:r>
          </w:p>
        </w:tc>
        <w:tc>
          <w:tcPr>
            <w:tcW w:w="5103" w:type="dxa"/>
          </w:tcPr>
          <w:p w14:paraId="5F11849A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ATATATCATATGGTGCCCGGTCGGGT</w:t>
            </w:r>
          </w:p>
        </w:tc>
        <w:tc>
          <w:tcPr>
            <w:tcW w:w="1276" w:type="dxa"/>
          </w:tcPr>
          <w:p w14:paraId="3E18F471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0B49ABCB" w14:textId="77777777" w:rsidTr="00882981">
        <w:tc>
          <w:tcPr>
            <w:tcW w:w="2093" w:type="dxa"/>
          </w:tcPr>
          <w:p w14:paraId="1A833778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PCRP</w:t>
            </w:r>
          </w:p>
        </w:tc>
        <w:tc>
          <w:tcPr>
            <w:tcW w:w="5103" w:type="dxa"/>
          </w:tcPr>
          <w:p w14:paraId="36F3AF04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E3D85">
              <w:rPr>
                <w:rFonts w:ascii="Times New Roman" w:hAnsi="Times New Roman" w:cs="Times New Roman"/>
              </w:rPr>
              <w:t>AATAATCTCGAGTTACCTCGCTCG</w:t>
            </w:r>
          </w:p>
        </w:tc>
        <w:tc>
          <w:tcPr>
            <w:tcW w:w="1276" w:type="dxa"/>
          </w:tcPr>
          <w:p w14:paraId="3D8DFDAD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7280CE32" w14:textId="77777777" w:rsidTr="00882981">
        <w:tc>
          <w:tcPr>
            <w:tcW w:w="2093" w:type="dxa"/>
            <w:vAlign w:val="bottom"/>
          </w:tcPr>
          <w:p w14:paraId="24504B56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FP</w:t>
            </w:r>
            <w:r>
              <w:rPr>
                <w:rFonts w:ascii="Times New Roman" w:eastAsia="Times New Roman" w:hAnsi="Times New Roman" w:cs="Times New Roman"/>
              </w:rPr>
              <w:t>CRP</w:t>
            </w:r>
            <w:r w:rsidRPr="002A7591">
              <w:rPr>
                <w:rFonts w:ascii="Times New Roman" w:eastAsia="Times New Roman" w:hAnsi="Times New Roman" w:cs="Times New Roman"/>
              </w:rPr>
              <w:t>G79A</w:t>
            </w:r>
          </w:p>
        </w:tc>
        <w:tc>
          <w:tcPr>
            <w:tcW w:w="5103" w:type="dxa"/>
            <w:vAlign w:val="bottom"/>
          </w:tcPr>
          <w:p w14:paraId="3766EBBF" w14:textId="77777777" w:rsidR="002B348A" w:rsidRPr="002A7591" w:rsidRDefault="002B348A" w:rsidP="002B348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CATGTTCGCGGAGTTGTCGATCT</w:t>
            </w:r>
          </w:p>
        </w:tc>
        <w:tc>
          <w:tcPr>
            <w:tcW w:w="1276" w:type="dxa"/>
          </w:tcPr>
          <w:p w14:paraId="026EDF7F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51A77AF3" w14:textId="77777777" w:rsidTr="00882981">
        <w:tc>
          <w:tcPr>
            <w:tcW w:w="2093" w:type="dxa"/>
            <w:vAlign w:val="bottom"/>
          </w:tcPr>
          <w:p w14:paraId="527343CF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RP</w:t>
            </w:r>
            <w:r>
              <w:rPr>
                <w:rFonts w:ascii="Times New Roman" w:eastAsia="Times New Roman" w:hAnsi="Times New Roman" w:cs="Times New Roman"/>
              </w:rPr>
              <w:t>CRP</w:t>
            </w:r>
            <w:r w:rsidRPr="002A7591">
              <w:rPr>
                <w:rFonts w:ascii="Times New Roman" w:eastAsia="Times New Roman" w:hAnsi="Times New Roman" w:cs="Times New Roman"/>
              </w:rPr>
              <w:t>G79A</w:t>
            </w:r>
          </w:p>
        </w:tc>
        <w:tc>
          <w:tcPr>
            <w:tcW w:w="5103" w:type="dxa"/>
            <w:vAlign w:val="bottom"/>
          </w:tcPr>
          <w:p w14:paraId="2AFD3F7B" w14:textId="77777777" w:rsidR="002B348A" w:rsidRPr="002A7591" w:rsidRDefault="002B348A" w:rsidP="002B348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CGACAACTCCGCGAACATGTCCGA</w:t>
            </w:r>
          </w:p>
        </w:tc>
        <w:tc>
          <w:tcPr>
            <w:tcW w:w="1276" w:type="dxa"/>
          </w:tcPr>
          <w:p w14:paraId="50791F02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39DE02AF" w14:textId="77777777" w:rsidTr="00882981">
        <w:tc>
          <w:tcPr>
            <w:tcW w:w="2093" w:type="dxa"/>
            <w:vAlign w:val="bottom"/>
          </w:tcPr>
          <w:p w14:paraId="21249359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FP</w:t>
            </w:r>
            <w:r>
              <w:rPr>
                <w:rFonts w:ascii="Times New Roman" w:eastAsia="Times New Roman" w:hAnsi="Times New Roman" w:cs="Times New Roman"/>
              </w:rPr>
              <w:t>CRP</w:t>
            </w:r>
            <w:r w:rsidRPr="002A7591">
              <w:rPr>
                <w:rFonts w:ascii="Times New Roman" w:eastAsia="Times New Roman" w:hAnsi="Times New Roman" w:cs="Times New Roman"/>
              </w:rPr>
              <w:t>T90A</w:t>
            </w:r>
          </w:p>
        </w:tc>
        <w:tc>
          <w:tcPr>
            <w:tcW w:w="5103" w:type="dxa"/>
            <w:vAlign w:val="bottom"/>
          </w:tcPr>
          <w:p w14:paraId="1335735C" w14:textId="77777777" w:rsidR="002B348A" w:rsidRPr="002A7591" w:rsidRDefault="002B348A" w:rsidP="002B348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GTCCGCGCGCGTCCAGC</w:t>
            </w:r>
          </w:p>
        </w:tc>
        <w:tc>
          <w:tcPr>
            <w:tcW w:w="1276" w:type="dxa"/>
          </w:tcPr>
          <w:p w14:paraId="0497427A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5FFFC1B6" w14:textId="77777777" w:rsidTr="00882981">
        <w:tc>
          <w:tcPr>
            <w:tcW w:w="2093" w:type="dxa"/>
            <w:vAlign w:val="bottom"/>
          </w:tcPr>
          <w:p w14:paraId="1519CE8A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RP</w:t>
            </w:r>
            <w:r>
              <w:rPr>
                <w:rFonts w:ascii="Times New Roman" w:eastAsia="Times New Roman" w:hAnsi="Times New Roman" w:cs="Times New Roman"/>
              </w:rPr>
              <w:t>CRP</w:t>
            </w:r>
            <w:r w:rsidRPr="002A7591">
              <w:rPr>
                <w:rFonts w:ascii="Times New Roman" w:eastAsia="Times New Roman" w:hAnsi="Times New Roman" w:cs="Times New Roman"/>
              </w:rPr>
              <w:t>T90A</w:t>
            </w:r>
          </w:p>
        </w:tc>
        <w:tc>
          <w:tcPr>
            <w:tcW w:w="5103" w:type="dxa"/>
            <w:vAlign w:val="bottom"/>
          </w:tcPr>
          <w:p w14:paraId="1A154B3E" w14:textId="77777777" w:rsidR="002B348A" w:rsidRPr="002A7591" w:rsidRDefault="002B348A" w:rsidP="002B348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2A7591">
              <w:rPr>
                <w:rFonts w:ascii="Times New Roman" w:eastAsia="Times New Roman" w:hAnsi="Times New Roman" w:cs="Times New Roman"/>
              </w:rPr>
              <w:t>GCTGGACGCGCGCGGACCCGGGT</w:t>
            </w:r>
          </w:p>
        </w:tc>
        <w:tc>
          <w:tcPr>
            <w:tcW w:w="1276" w:type="dxa"/>
          </w:tcPr>
          <w:p w14:paraId="3DF44B76" w14:textId="77777777" w:rsidR="002B348A" w:rsidRPr="002A7591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3540F7AA" w14:textId="77777777" w:rsidTr="00882981">
        <w:tc>
          <w:tcPr>
            <w:tcW w:w="2093" w:type="dxa"/>
          </w:tcPr>
          <w:p w14:paraId="2FB4ACA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FPPhoP62-64A</w:t>
            </w:r>
          </w:p>
        </w:tc>
        <w:tc>
          <w:tcPr>
            <w:tcW w:w="5103" w:type="dxa"/>
          </w:tcPr>
          <w:p w14:paraId="4150D8BD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GCAGCAGCACCGGACGCGGTG</w:t>
            </w:r>
          </w:p>
        </w:tc>
        <w:tc>
          <w:tcPr>
            <w:tcW w:w="1276" w:type="dxa"/>
          </w:tcPr>
          <w:p w14:paraId="5597A27A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3C43108" w14:textId="77777777" w:rsidTr="00882981">
        <w:tc>
          <w:tcPr>
            <w:tcW w:w="2093" w:type="dxa"/>
          </w:tcPr>
          <w:p w14:paraId="186A0A54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RPPhoP62-64A</w:t>
            </w:r>
          </w:p>
        </w:tc>
        <w:tc>
          <w:tcPr>
            <w:tcW w:w="5103" w:type="dxa"/>
          </w:tcPr>
          <w:p w14:paraId="371AFCA0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GCTGCTGCCCGGGCCCGATC</w:t>
            </w:r>
          </w:p>
        </w:tc>
        <w:tc>
          <w:tcPr>
            <w:tcW w:w="1276" w:type="dxa"/>
          </w:tcPr>
          <w:p w14:paraId="215A643D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C271658" w14:textId="77777777" w:rsidTr="00882981">
        <w:tc>
          <w:tcPr>
            <w:tcW w:w="2093" w:type="dxa"/>
          </w:tcPr>
          <w:p w14:paraId="3899D493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FPPhoP76-78A</w:t>
            </w:r>
          </w:p>
        </w:tc>
        <w:tc>
          <w:tcPr>
            <w:tcW w:w="5103" w:type="dxa"/>
          </w:tcPr>
          <w:p w14:paraId="007CEEFC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GCAGCAGCAGGCTTTGGGGTG</w:t>
            </w:r>
          </w:p>
        </w:tc>
        <w:tc>
          <w:tcPr>
            <w:tcW w:w="1276" w:type="dxa"/>
          </w:tcPr>
          <w:p w14:paraId="53E8FC62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CA90E25" w14:textId="77777777" w:rsidTr="00882981">
        <w:tc>
          <w:tcPr>
            <w:tcW w:w="2093" w:type="dxa"/>
          </w:tcPr>
          <w:p w14:paraId="7290EBA2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RPPhoP76-78A</w:t>
            </w:r>
          </w:p>
        </w:tc>
        <w:tc>
          <w:tcPr>
            <w:tcW w:w="5103" w:type="dxa"/>
          </w:tcPr>
          <w:p w14:paraId="3CAC9280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GCTGCTGCGGGCATCATCAC</w:t>
            </w:r>
          </w:p>
        </w:tc>
        <w:tc>
          <w:tcPr>
            <w:tcW w:w="1276" w:type="dxa"/>
          </w:tcPr>
          <w:p w14:paraId="437CFAA9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61853D2F" w14:textId="77777777" w:rsidTr="00882981">
        <w:tc>
          <w:tcPr>
            <w:tcW w:w="2093" w:type="dxa"/>
          </w:tcPr>
          <w:p w14:paraId="6C9078B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FPPhoP105-107A</w:t>
            </w:r>
          </w:p>
        </w:tc>
        <w:tc>
          <w:tcPr>
            <w:tcW w:w="5103" w:type="dxa"/>
          </w:tcPr>
          <w:p w14:paraId="7D748F39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GCAGCAGCAATCGCGGGTCTG</w:t>
            </w:r>
          </w:p>
        </w:tc>
        <w:tc>
          <w:tcPr>
            <w:tcW w:w="1276" w:type="dxa"/>
          </w:tcPr>
          <w:p w14:paraId="7BA7701F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15ADB280" w14:textId="77777777" w:rsidTr="00882981">
        <w:tc>
          <w:tcPr>
            <w:tcW w:w="2093" w:type="dxa"/>
          </w:tcPr>
          <w:p w14:paraId="4F8931E1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RPPhoP105-107A</w:t>
            </w:r>
          </w:p>
        </w:tc>
        <w:tc>
          <w:tcPr>
            <w:tcW w:w="5103" w:type="dxa"/>
          </w:tcPr>
          <w:p w14:paraId="5D4B5D9A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GCTGCTGCTAGCGAGTCACG</w:t>
            </w:r>
          </w:p>
        </w:tc>
        <w:tc>
          <w:tcPr>
            <w:tcW w:w="1276" w:type="dxa"/>
          </w:tcPr>
          <w:p w14:paraId="2F52C71F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57DDC2B1" w14:textId="77777777" w:rsidTr="00882981">
        <w:tc>
          <w:tcPr>
            <w:tcW w:w="2093" w:type="dxa"/>
          </w:tcPr>
          <w:p w14:paraId="43A5A1D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FPPhoP110-112A</w:t>
            </w:r>
          </w:p>
        </w:tc>
        <w:tc>
          <w:tcPr>
            <w:tcW w:w="5103" w:type="dxa"/>
          </w:tcPr>
          <w:p w14:paraId="443F21B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GCAGCAGCACTGGGTGGTGAC</w:t>
            </w:r>
          </w:p>
        </w:tc>
        <w:tc>
          <w:tcPr>
            <w:tcW w:w="1276" w:type="dxa"/>
          </w:tcPr>
          <w:p w14:paraId="44FDCE3D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19DCC34" w14:textId="77777777" w:rsidTr="00882981">
        <w:tc>
          <w:tcPr>
            <w:tcW w:w="2093" w:type="dxa"/>
          </w:tcPr>
          <w:p w14:paraId="7182D38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RPPhoP110-112A</w:t>
            </w:r>
          </w:p>
        </w:tc>
        <w:tc>
          <w:tcPr>
            <w:tcW w:w="5103" w:type="dxa"/>
          </w:tcPr>
          <w:p w14:paraId="42FA7421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GCTGCTGCCGCGATCTTGTC</w:t>
            </w:r>
          </w:p>
        </w:tc>
        <w:tc>
          <w:tcPr>
            <w:tcW w:w="1276" w:type="dxa"/>
          </w:tcPr>
          <w:p w14:paraId="1D4600EA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246642F1" w14:textId="77777777" w:rsidTr="00882981">
        <w:tc>
          <w:tcPr>
            <w:tcW w:w="2093" w:type="dxa"/>
          </w:tcPr>
          <w:p w14:paraId="3DAFAD66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FPPhoP118-120A</w:t>
            </w:r>
          </w:p>
        </w:tc>
        <w:tc>
          <w:tcPr>
            <w:tcW w:w="5103" w:type="dxa"/>
          </w:tcPr>
          <w:p w14:paraId="179BF8F9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GCAGCAGCAAAGCCCTTCAGT</w:t>
            </w:r>
          </w:p>
        </w:tc>
        <w:tc>
          <w:tcPr>
            <w:tcW w:w="1276" w:type="dxa"/>
          </w:tcPr>
          <w:p w14:paraId="55AB36E8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A7591">
              <w:rPr>
                <w:rFonts w:ascii="Times New Roman" w:hAnsi="Times New Roman" w:cs="Times New Roman"/>
              </w:rPr>
              <w:t>This study</w:t>
            </w:r>
          </w:p>
        </w:tc>
      </w:tr>
      <w:tr w:rsidR="002B348A" w:rsidRPr="00CB71BB" w14:paraId="50888296" w14:textId="77777777" w:rsidTr="00882981">
        <w:tc>
          <w:tcPr>
            <w:tcW w:w="2093" w:type="dxa"/>
          </w:tcPr>
          <w:p w14:paraId="0222D72B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RPPhoP118-120A</w:t>
            </w:r>
          </w:p>
        </w:tc>
        <w:tc>
          <w:tcPr>
            <w:tcW w:w="5103" w:type="dxa"/>
          </w:tcPr>
          <w:p w14:paraId="0DA54844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GCTGCTGCGTCGTCACCACC</w:t>
            </w:r>
          </w:p>
        </w:tc>
        <w:tc>
          <w:tcPr>
            <w:tcW w:w="1276" w:type="dxa"/>
          </w:tcPr>
          <w:p w14:paraId="18D222AA" w14:textId="77777777" w:rsidR="002B348A" w:rsidRPr="0031395B" w:rsidRDefault="002B348A" w:rsidP="002B348A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1395B">
              <w:rPr>
                <w:rFonts w:ascii="Times New Roman" w:hAnsi="Times New Roman" w:cs="Times New Roman"/>
              </w:rPr>
              <w:t>This study</w:t>
            </w:r>
          </w:p>
        </w:tc>
      </w:tr>
    </w:tbl>
    <w:p w14:paraId="2006A27D" w14:textId="7500B3CB" w:rsidR="007C190D" w:rsidRDefault="007C190D" w:rsidP="007C190D">
      <w:pPr>
        <w:spacing w:after="0" w:line="240" w:lineRule="auto"/>
        <w:rPr>
          <w:rFonts w:ascii="Times New Roman" w:hAnsi="Times New Roman"/>
          <w:b/>
          <w:iCs/>
          <w:sz w:val="24"/>
          <w:szCs w:val="24"/>
        </w:rPr>
      </w:pPr>
    </w:p>
    <w:p w14:paraId="36FE74AC" w14:textId="77777777" w:rsidR="0064322A" w:rsidRDefault="0064322A" w:rsidP="007C190D">
      <w:pPr>
        <w:spacing w:after="0" w:line="240" w:lineRule="auto"/>
        <w:rPr>
          <w:rFonts w:ascii="Times New Roman" w:hAnsi="Times New Roman"/>
          <w:b/>
          <w:iCs/>
          <w:sz w:val="24"/>
          <w:szCs w:val="24"/>
        </w:rPr>
      </w:pPr>
    </w:p>
    <w:p w14:paraId="399461C3" w14:textId="77777777" w:rsidR="007C190D" w:rsidRPr="009A64D6" w:rsidRDefault="007C190D" w:rsidP="007C190D">
      <w:pPr>
        <w:spacing w:after="0" w:line="240" w:lineRule="auto"/>
        <w:rPr>
          <w:rFonts w:ascii="Times New Roman" w:hAnsi="Times New Roman"/>
          <w:iCs/>
        </w:rPr>
      </w:pPr>
      <w:proofErr w:type="spellStart"/>
      <w:r w:rsidRPr="009A64D6">
        <w:rPr>
          <w:rFonts w:ascii="Times New Roman" w:hAnsi="Times New Roman"/>
          <w:iCs/>
          <w:vertAlign w:val="superscript"/>
        </w:rPr>
        <w:t>a</w:t>
      </w:r>
      <w:r w:rsidRPr="009A64D6">
        <w:rPr>
          <w:rFonts w:ascii="Times New Roman" w:hAnsi="Times New Roman"/>
          <w:iCs/>
        </w:rPr>
        <w:t>FP</w:t>
      </w:r>
      <w:proofErr w:type="spellEnd"/>
      <w:r w:rsidRPr="009A64D6">
        <w:rPr>
          <w:rFonts w:ascii="Times New Roman" w:hAnsi="Times New Roman"/>
          <w:iCs/>
        </w:rPr>
        <w:t>, forward primer; RP, reverse primer</w:t>
      </w:r>
    </w:p>
    <w:p w14:paraId="0C775334" w14:textId="77777777" w:rsidR="007C190D" w:rsidRPr="00CB71BB" w:rsidRDefault="007C190D" w:rsidP="007C190D">
      <w:pPr>
        <w:spacing w:after="0" w:line="240" w:lineRule="auto"/>
        <w:rPr>
          <w:rFonts w:ascii="Times New Roman" w:hAnsi="Times New Roman"/>
          <w:b/>
          <w:iCs/>
          <w:sz w:val="24"/>
          <w:szCs w:val="24"/>
        </w:rPr>
      </w:pPr>
    </w:p>
    <w:p w14:paraId="6505CFFE" w14:textId="5253CD57" w:rsidR="0064322A" w:rsidRDefault="0064322A">
      <w:pPr>
        <w:rPr>
          <w:rFonts w:ascii="Times New Roman" w:hAnsi="Times New Roman"/>
          <w:bCs/>
          <w:iCs/>
        </w:rPr>
      </w:pPr>
      <w:r>
        <w:rPr>
          <w:rFonts w:ascii="Times New Roman" w:hAnsi="Times New Roman"/>
          <w:bCs/>
          <w:iCs/>
        </w:rPr>
        <w:br w:type="page"/>
      </w:r>
    </w:p>
    <w:p w14:paraId="4D15035A" w14:textId="5D08F4EB" w:rsidR="007C190D" w:rsidRPr="00B8444D" w:rsidRDefault="00D219C6" w:rsidP="007C190D">
      <w:pPr>
        <w:spacing w:after="0" w:line="240" w:lineRule="auto"/>
        <w:rPr>
          <w:rFonts w:ascii="Times New Roman" w:hAnsi="Times New Roman"/>
          <w:bCs/>
          <w:iCs/>
        </w:rPr>
      </w:pPr>
      <w:bookmarkStart w:id="1" w:name="_Hlk114663752"/>
      <w:r>
        <w:rPr>
          <w:rFonts w:ascii="Times New Roman" w:hAnsi="Times New Roman"/>
          <w:bCs/>
          <w:iCs/>
        </w:rPr>
        <w:lastRenderedPageBreak/>
        <w:t>Supplementary file 1b</w:t>
      </w:r>
    </w:p>
    <w:p w14:paraId="3A2E7387" w14:textId="77777777" w:rsidR="007C190D" w:rsidRPr="00CB71BB" w:rsidRDefault="007C190D" w:rsidP="007C190D">
      <w:pPr>
        <w:spacing w:after="0" w:line="240" w:lineRule="auto"/>
        <w:rPr>
          <w:rFonts w:ascii="Times New Roman" w:hAnsi="Times New Roman"/>
          <w:iCs/>
        </w:rPr>
      </w:pPr>
    </w:p>
    <w:p w14:paraId="2312E819" w14:textId="77777777" w:rsidR="007C190D" w:rsidRDefault="007C190D" w:rsidP="007C190D">
      <w:pPr>
        <w:spacing w:after="0" w:line="240" w:lineRule="auto"/>
        <w:rPr>
          <w:rFonts w:ascii="Times New Roman" w:hAnsi="Times New Roman"/>
          <w:iCs/>
        </w:rPr>
      </w:pPr>
    </w:p>
    <w:p w14:paraId="275EC9B2" w14:textId="77777777" w:rsidR="007C190D" w:rsidRDefault="007C190D" w:rsidP="007C190D">
      <w:pPr>
        <w:spacing w:after="0" w:line="240" w:lineRule="auto"/>
        <w:rPr>
          <w:rFonts w:ascii="Times New Roman" w:hAnsi="Times New Roman"/>
          <w:bCs/>
          <w:iCs/>
        </w:rPr>
      </w:pPr>
      <w:r w:rsidRPr="00CB71BB">
        <w:rPr>
          <w:rFonts w:ascii="Times New Roman" w:hAnsi="Times New Roman"/>
          <w:iCs/>
        </w:rPr>
        <w:t xml:space="preserve">Plasmids </w:t>
      </w:r>
      <w:r w:rsidRPr="00CB71BB">
        <w:rPr>
          <w:rFonts w:ascii="Times New Roman" w:hAnsi="Times New Roman"/>
          <w:bCs/>
          <w:iCs/>
        </w:rPr>
        <w:t>used in this study</w:t>
      </w:r>
    </w:p>
    <w:bookmarkEnd w:id="1"/>
    <w:p w14:paraId="7A6C777E" w14:textId="77777777" w:rsidR="007C190D" w:rsidRPr="00CB71BB" w:rsidRDefault="007C190D" w:rsidP="007C190D">
      <w:pPr>
        <w:spacing w:after="0" w:line="240" w:lineRule="auto"/>
        <w:rPr>
          <w:rFonts w:ascii="Times New Roman" w:hAnsi="Times New Roman"/>
          <w:bCs/>
          <w:iCs/>
        </w:rPr>
      </w:pPr>
    </w:p>
    <w:p w14:paraId="2E312811" w14:textId="77777777" w:rsidR="007C190D" w:rsidRPr="00CB71BB" w:rsidRDefault="007C190D" w:rsidP="007C190D">
      <w:pPr>
        <w:spacing w:after="0" w:line="240" w:lineRule="auto"/>
        <w:jc w:val="both"/>
        <w:rPr>
          <w:rFonts w:ascii="Times New Roman" w:hAnsi="Times New Roman"/>
        </w:rPr>
      </w:pPr>
    </w:p>
    <w:tbl>
      <w:tblPr>
        <w:tblW w:w="93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518"/>
        <w:gridCol w:w="5557"/>
        <w:gridCol w:w="1276"/>
      </w:tblGrid>
      <w:tr w:rsidR="007C190D" w:rsidRPr="00CB71BB" w14:paraId="7D9E5F9C" w14:textId="77777777" w:rsidTr="00CC6A1C">
        <w:tc>
          <w:tcPr>
            <w:tcW w:w="2518" w:type="dxa"/>
          </w:tcPr>
          <w:p w14:paraId="2EDAE16E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 w:rsidRPr="00CB71BB">
              <w:rPr>
                <w:rFonts w:ascii="Times New Roman" w:hAnsi="Times New Roman"/>
                <w:b/>
              </w:rPr>
              <w:t>Plasmids</w:t>
            </w:r>
          </w:p>
        </w:tc>
        <w:tc>
          <w:tcPr>
            <w:tcW w:w="5557" w:type="dxa"/>
          </w:tcPr>
          <w:p w14:paraId="1E06F6DB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</w:p>
        </w:tc>
        <w:tc>
          <w:tcPr>
            <w:tcW w:w="1276" w:type="dxa"/>
          </w:tcPr>
          <w:p w14:paraId="0C38E463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7C190D" w:rsidRPr="00CB71BB" w14:paraId="1355DE8C" w14:textId="77777777" w:rsidTr="00CC6A1C">
        <w:tc>
          <w:tcPr>
            <w:tcW w:w="2518" w:type="dxa"/>
          </w:tcPr>
          <w:p w14:paraId="3FC6E5F9" w14:textId="77777777" w:rsidR="007C190D" w:rsidRPr="004371DC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ET-</w:t>
            </w:r>
            <w:r w:rsidRPr="00CB71BB">
              <w:rPr>
                <w:rFonts w:ascii="Times New Roman" w:hAnsi="Times New Roman"/>
                <w:i/>
                <w:iCs/>
              </w:rPr>
              <w:t>phoP</w:t>
            </w:r>
            <w:r w:rsidRPr="004371DC">
              <w:rPr>
                <w:rFonts w:ascii="Times New Roman" w:hAnsi="Times New Roman"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5557" w:type="dxa"/>
          </w:tcPr>
          <w:p w14:paraId="4C715680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His</w:t>
            </w:r>
            <w:r w:rsidRPr="00964A17">
              <w:rPr>
                <w:rFonts w:ascii="Times New Roman" w:hAnsi="Times New Roman"/>
                <w:vertAlign w:val="subscript"/>
              </w:rPr>
              <w:t>6</w:t>
            </w:r>
            <w:r w:rsidRPr="00CB71BB">
              <w:rPr>
                <w:rFonts w:ascii="Times New Roman" w:hAnsi="Times New Roman"/>
              </w:rPr>
              <w:t xml:space="preserve"> tagged-</w:t>
            </w:r>
            <w:proofErr w:type="spellStart"/>
            <w:r w:rsidRPr="00CB71BB">
              <w:rPr>
                <w:rFonts w:ascii="Times New Roman" w:hAnsi="Times New Roman"/>
              </w:rPr>
              <w:t>PhoP</w:t>
            </w:r>
            <w:proofErr w:type="spellEnd"/>
            <w:r w:rsidRPr="00CB71BB">
              <w:rPr>
                <w:rFonts w:ascii="Times New Roman" w:hAnsi="Times New Roman"/>
              </w:rPr>
              <w:t xml:space="preserve"> residues 1-247 cloned in pET15b</w:t>
            </w:r>
          </w:p>
        </w:tc>
        <w:tc>
          <w:tcPr>
            <w:tcW w:w="1276" w:type="dxa"/>
          </w:tcPr>
          <w:p w14:paraId="33104C8F" w14:textId="3B2664BB" w:rsidR="007C190D" w:rsidRPr="00F13076" w:rsidRDefault="008A0B28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color w:val="000000"/>
              </w:rPr>
              <w:fldChar w:fldCharType="begin"/>
            </w:r>
            <w:r w:rsidR="00164C25">
              <w:rPr>
                <w:rFonts w:ascii="Times New Roman" w:hAnsi="Times New Roman"/>
                <w:color w:val="000000"/>
              </w:rPr>
              <w:instrText xml:space="preserve"> ADDIN EN.CITE &lt;EndNote&gt;&lt;Cite&gt;&lt;Author&gt;Gupta&lt;/Author&gt;&lt;Year&gt;2009&lt;/Year&gt;&lt;RecNum&gt;140&lt;/RecNum&gt;&lt;DisplayText&gt;(Gupta et al., 2009)&lt;/DisplayText&gt;&lt;record&gt;&lt;rec-number&gt;140&lt;/rec-number&gt;&lt;foreign-keys&gt;&lt;key app="EN" db-id="w90wsz2rmrzss7er9znv55vs0vsavtv0ewze" timestamp="0"&gt;140&lt;/key&gt;&lt;/foreign-keys&gt;&lt;ref-type name="Journal Article"&gt;17&lt;/ref-type&gt;&lt;contributors&gt;&lt;authors&gt;&lt;author&gt;Gupta, S.&lt;/author&gt;&lt;author&gt;Pathak, A.&lt;/author&gt;&lt;author&gt;Sinha, A.&lt;/author&gt;&lt;author&gt;Sarkar, D.&lt;/author&gt;&lt;/authors&gt;&lt;/contributors&gt;&lt;auth-address&gt;Institute of Microbial Technology, Sector 39A, Chandigarh-160036, India.&lt;/auth-address&gt;&lt;titles&gt;&lt;title&gt;Mycobacterium tuberculosis PhoP recognizes two adjacent direct-repeat sequences to form head-to-head dimers&lt;/title&gt;&lt;secondary-title&gt;J Bacteriol&lt;/secondary-title&gt;&lt;alt-title&gt;Journal of bacteriology&lt;/alt-title&gt;&lt;/titles&gt;&lt;periodical&gt;&lt;full-title&gt;Journal of bacteriology&lt;/full-title&gt;&lt;abbr-1&gt;J Bacteriol&lt;/abbr-1&gt;&lt;/periodical&gt;&lt;alt-periodical&gt;&lt;full-title&gt;Journal of bacteriology&lt;/full-title&gt;&lt;abbr-1&gt;J Bacteriol&lt;/abbr-1&gt;&lt;/alt-periodical&gt;&lt;pages&gt;7466-76&lt;/pages&gt;&lt;volume&gt;191&lt;/volume&gt;&lt;number&gt;24&lt;/number&gt;&lt;edition&gt;2009/10/13&lt;/edition&gt;&lt;keywords&gt;&lt;keyword&gt;Bacterial Proteins/*metabolism&lt;/keyword&gt;&lt;keyword&gt;DNA, Bacterial/*metabolism&lt;/keyword&gt;&lt;keyword&gt;*Dimerization&lt;/keyword&gt;&lt;keyword&gt;Mycobacterium tuberculosis/*physiology&lt;/keyword&gt;&lt;keyword&gt;Protein Binding&lt;/keyword&gt;&lt;keyword&gt;*Protein Interaction Domains and Motifs&lt;/keyword&gt;&lt;keyword&gt;*Repetitive Sequences, Nucleic Acid&lt;/keyword&gt;&lt;/keywords&gt;&lt;dates&gt;&lt;year&gt;2009&lt;/year&gt;&lt;pub-dates&gt;&lt;date&gt;Dec&lt;/date&gt;&lt;/pub-dates&gt;&lt;/dates&gt;&lt;isbn&gt;1098-5530 (Electronic)&amp;#xD;0021-9193 (Linking)&lt;/isbn&gt;&lt;accession-num&gt;19820095&lt;/accession-num&gt;&lt;work-type&gt;Research Support, Non-U.S. Gov&amp;apos;t&lt;/work-type&gt;&lt;urls&gt;&lt;related-urls&gt;&lt;url&gt;http://www.ncbi.nlm.nih.gov/pubmed/19820095&lt;/url&gt;&lt;/related-urls&gt;&lt;/urls&gt;&lt;custom2&gt;2786591&lt;/custom2&gt;&lt;electronic-resource-num&gt;10.1128/JB.00669-09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</w:rPr>
              <w:fldChar w:fldCharType="separate"/>
            </w:r>
            <w:r w:rsidR="00164C25">
              <w:rPr>
                <w:rFonts w:ascii="Times New Roman" w:hAnsi="Times New Roman"/>
                <w:noProof/>
                <w:color w:val="000000"/>
              </w:rPr>
              <w:t>(</w:t>
            </w:r>
            <w:hyperlink w:anchor="_ENREF_6" w:tooltip="Gupta, 2009 #140" w:history="1">
              <w:r w:rsidR="00AC047C">
                <w:rPr>
                  <w:rFonts w:ascii="Times New Roman" w:hAnsi="Times New Roman"/>
                  <w:noProof/>
                  <w:color w:val="000000"/>
                </w:rPr>
                <w:t>Gupta et al., 2009</w:t>
              </w:r>
            </w:hyperlink>
            <w:r w:rsidR="00164C25">
              <w:rPr>
                <w:rFonts w:ascii="Times New Roman" w:hAnsi="Times New Roman"/>
                <w:noProof/>
                <w:color w:val="000000"/>
              </w:rPr>
              <w:t>)</w:t>
            </w:r>
            <w:r>
              <w:rPr>
                <w:rFonts w:ascii="Times New Roman" w:hAnsi="Times New Roman"/>
                <w:color w:val="000000"/>
              </w:rPr>
              <w:fldChar w:fldCharType="end"/>
            </w:r>
          </w:p>
        </w:tc>
      </w:tr>
      <w:tr w:rsidR="007C190D" w:rsidRPr="00CB71BB" w14:paraId="765EA8C7" w14:textId="77777777" w:rsidTr="00CC6A1C">
        <w:tc>
          <w:tcPr>
            <w:tcW w:w="2518" w:type="dxa"/>
          </w:tcPr>
          <w:p w14:paraId="6047571B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r w:rsidRPr="00CB71BB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5557" w:type="dxa"/>
          </w:tcPr>
          <w:p w14:paraId="2BE59421" w14:textId="1BA8C5F8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hoP</w:t>
            </w:r>
            <w:proofErr w:type="spellEnd"/>
            <w:r w:rsidRPr="00CB71BB">
              <w:rPr>
                <w:rFonts w:ascii="Times New Roman" w:hAnsi="Times New Roman"/>
              </w:rPr>
              <w:t xml:space="preserve"> residues 1-247 cloned in pGEX-4T-1</w:t>
            </w:r>
          </w:p>
        </w:tc>
        <w:tc>
          <w:tcPr>
            <w:tcW w:w="1276" w:type="dxa"/>
          </w:tcPr>
          <w:p w14:paraId="2170905B" w14:textId="14C52125" w:rsidR="007C190D" w:rsidRPr="00F13076" w:rsidRDefault="008A0B28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>
              <w:rPr>
                <w:rFonts w:ascii="Times New Roman" w:hAnsi="Times New Roman"/>
                <w:color w:val="000000"/>
              </w:rPr>
              <w:fldChar w:fldCharType="begin"/>
            </w:r>
            <w:r w:rsidR="00164C25">
              <w:rPr>
                <w:rFonts w:ascii="Times New Roman" w:hAnsi="Times New Roman"/>
                <w:color w:val="000000"/>
              </w:rPr>
              <w:instrText xml:space="preserve"> ADDIN EN.CITE &lt;EndNote&gt;&lt;Cite&gt;&lt;Author&gt;Gupta&lt;/Author&gt;&lt;Year&gt;2009&lt;/Year&gt;&lt;RecNum&gt;140&lt;/RecNum&gt;&lt;DisplayText&gt;(Gupta et al., 2009)&lt;/DisplayText&gt;&lt;record&gt;&lt;rec-number&gt;140&lt;/rec-number&gt;&lt;foreign-keys&gt;&lt;key app="EN" db-id="w90wsz2rmrzss7er9znv55vs0vsavtv0ewze" timestamp="0"&gt;140&lt;/key&gt;&lt;/foreign-keys&gt;&lt;ref-type name="Journal Article"&gt;17&lt;/ref-type&gt;&lt;contributors&gt;&lt;authors&gt;&lt;author&gt;Gupta, S.&lt;/author&gt;&lt;author&gt;Pathak, A.&lt;/author&gt;&lt;author&gt;Sinha, A.&lt;/author&gt;&lt;author&gt;Sarkar, D.&lt;/author&gt;&lt;/authors&gt;&lt;/contributors&gt;&lt;auth-address&gt;Institute of Microbial Technology, Sector 39A, Chandigarh-160036, India.&lt;/auth-address&gt;&lt;titles&gt;&lt;title&gt;Mycobacterium tuberculosis PhoP recognizes two adjacent direct-repeat sequences to form head-to-head dimers&lt;/title&gt;&lt;secondary-title&gt;J Bacteriol&lt;/secondary-title&gt;&lt;alt-title&gt;Journal of bacteriology&lt;/alt-title&gt;&lt;/titles&gt;&lt;periodical&gt;&lt;full-title&gt;Journal of bacteriology&lt;/full-title&gt;&lt;abbr-1&gt;J Bacteriol&lt;/abbr-1&gt;&lt;/periodical&gt;&lt;alt-periodical&gt;&lt;full-title&gt;Journal of bacteriology&lt;/full-title&gt;&lt;abbr-1&gt;J Bacteriol&lt;/abbr-1&gt;&lt;/alt-periodical&gt;&lt;pages&gt;7466-76&lt;/pages&gt;&lt;volume&gt;191&lt;/volume&gt;&lt;number&gt;24&lt;/number&gt;&lt;edition&gt;2009/10/13&lt;/edition&gt;&lt;keywords&gt;&lt;keyword&gt;Bacterial Proteins/*metabolism&lt;/keyword&gt;&lt;keyword&gt;DNA, Bacterial/*metabolism&lt;/keyword&gt;&lt;keyword&gt;*Dimerization&lt;/keyword&gt;&lt;keyword&gt;Mycobacterium tuberculosis/*physiology&lt;/keyword&gt;&lt;keyword&gt;Protein Binding&lt;/keyword&gt;&lt;keyword&gt;*Protein Interaction Domains and Motifs&lt;/keyword&gt;&lt;keyword&gt;*Repetitive Sequences, Nucleic Acid&lt;/keyword&gt;&lt;/keywords&gt;&lt;dates&gt;&lt;year&gt;2009&lt;/year&gt;&lt;pub-dates&gt;&lt;date&gt;Dec&lt;/date&gt;&lt;/pub-dates&gt;&lt;/dates&gt;&lt;isbn&gt;1098-5530 (Electronic)&amp;#xD;0021-9193 (Linking)&lt;/isbn&gt;&lt;accession-num&gt;19820095&lt;/accession-num&gt;&lt;work-type&gt;Research Support, Non-U.S. Gov&amp;apos;t&lt;/work-type&gt;&lt;urls&gt;&lt;related-urls&gt;&lt;url&gt;http://www.ncbi.nlm.nih.gov/pubmed/19820095&lt;/url&gt;&lt;/related-urls&gt;&lt;/urls&gt;&lt;custom2&gt;2786591&lt;/custom2&gt;&lt;electronic-resource-num&gt;10.1128/JB.00669-09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color w:val="000000"/>
              </w:rPr>
              <w:fldChar w:fldCharType="separate"/>
            </w:r>
            <w:r w:rsidR="00164C25">
              <w:rPr>
                <w:rFonts w:ascii="Times New Roman" w:hAnsi="Times New Roman"/>
                <w:noProof/>
                <w:color w:val="000000"/>
              </w:rPr>
              <w:t>(</w:t>
            </w:r>
            <w:hyperlink w:anchor="_ENREF_6" w:tooltip="Gupta, 2009 #140" w:history="1">
              <w:r w:rsidR="00AC047C">
                <w:rPr>
                  <w:rFonts w:ascii="Times New Roman" w:hAnsi="Times New Roman"/>
                  <w:noProof/>
                  <w:color w:val="000000"/>
                </w:rPr>
                <w:t>Gupta et al., 2009</w:t>
              </w:r>
            </w:hyperlink>
            <w:r w:rsidR="00164C25">
              <w:rPr>
                <w:rFonts w:ascii="Times New Roman" w:hAnsi="Times New Roman"/>
                <w:noProof/>
                <w:color w:val="000000"/>
              </w:rPr>
              <w:t>)</w:t>
            </w:r>
            <w:r>
              <w:rPr>
                <w:rFonts w:ascii="Times New Roman" w:hAnsi="Times New Roman"/>
                <w:color w:val="000000"/>
              </w:rPr>
              <w:fldChar w:fldCharType="end"/>
            </w:r>
          </w:p>
        </w:tc>
      </w:tr>
      <w:tr w:rsidR="007C190D" w:rsidRPr="00CB71BB" w14:paraId="0D14A09F" w14:textId="77777777" w:rsidTr="00CC6A1C">
        <w:tc>
          <w:tcPr>
            <w:tcW w:w="2518" w:type="dxa"/>
          </w:tcPr>
          <w:p w14:paraId="287DE390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GEX-</w:t>
            </w:r>
            <w:r w:rsidRPr="00CB71BB">
              <w:rPr>
                <w:rFonts w:ascii="Times New Roman" w:hAnsi="Times New Roman"/>
                <w:i/>
              </w:rPr>
              <w:t>phoP</w:t>
            </w:r>
            <w:r w:rsidRPr="00CB71BB">
              <w:rPr>
                <w:rFonts w:ascii="Times New Roman" w:hAnsi="Times New Roman"/>
              </w:rPr>
              <w:t>LAla5</w:t>
            </w:r>
          </w:p>
        </w:tc>
        <w:tc>
          <w:tcPr>
            <w:tcW w:w="5557" w:type="dxa"/>
          </w:tcPr>
          <w:p w14:paraId="008FDC2A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G</w:t>
            </w:r>
            <w:r w:rsidRPr="002E15B9">
              <w:rPr>
                <w:rFonts w:ascii="Times New Roman" w:hAnsi="Times New Roman"/>
              </w:rPr>
              <w:t>142</w:t>
            </w:r>
            <w:r w:rsidRPr="00CB71BB">
              <w:rPr>
                <w:rFonts w:ascii="Times New Roman" w:hAnsi="Times New Roman"/>
              </w:rPr>
              <w:t>-P</w:t>
            </w:r>
            <w:r w:rsidRPr="002E15B9">
              <w:rPr>
                <w:rFonts w:ascii="Times New Roman" w:hAnsi="Times New Roman"/>
              </w:rPr>
              <w:t>146</w:t>
            </w:r>
            <w:r>
              <w:rPr>
                <w:rFonts w:ascii="Times New Roman" w:hAnsi="Times New Roman"/>
              </w:rPr>
              <w:t xml:space="preserve"> </w:t>
            </w:r>
            <w:r w:rsidRPr="00CB71BB">
              <w:rPr>
                <w:rFonts w:ascii="Times New Roman" w:hAnsi="Times New Roman"/>
              </w:rPr>
              <w:t>residue</w:t>
            </w:r>
            <w:r>
              <w:rPr>
                <w:rFonts w:ascii="Times New Roman" w:hAnsi="Times New Roman"/>
              </w:rPr>
              <w:t xml:space="preserve">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>
              <w:rPr>
                <w:rFonts w:ascii="Times New Roman" w:hAnsi="Times New Roman"/>
              </w:rPr>
              <w:t xml:space="preserve"> of </w:t>
            </w:r>
            <w:proofErr w:type="spellStart"/>
            <w:r w:rsidRPr="00CB71BB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29FDEA5C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4DDF6D73" w14:textId="77777777" w:rsidTr="00CC6A1C">
        <w:tc>
          <w:tcPr>
            <w:tcW w:w="2518" w:type="dxa"/>
          </w:tcPr>
          <w:p w14:paraId="6B62A087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r w:rsidRPr="00CB71BB">
              <w:rPr>
                <w:rFonts w:ascii="Times New Roman" w:hAnsi="Times New Roman"/>
                <w:i/>
              </w:rPr>
              <w:t>phoP</w:t>
            </w:r>
            <w:r w:rsidRPr="00F52841">
              <w:rPr>
                <w:rFonts w:ascii="Times New Roman" w:hAnsi="Times New Roman"/>
                <w:i/>
                <w:vertAlign w:val="superscript"/>
              </w:rPr>
              <w:t>N</w:t>
            </w:r>
            <w:proofErr w:type="spellEnd"/>
          </w:p>
        </w:tc>
        <w:tc>
          <w:tcPr>
            <w:tcW w:w="5557" w:type="dxa"/>
          </w:tcPr>
          <w:p w14:paraId="41B55C68" w14:textId="6A7AEED2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hoP</w:t>
            </w:r>
            <w:proofErr w:type="spellEnd"/>
            <w:r w:rsidRPr="00CB71BB">
              <w:rPr>
                <w:rFonts w:ascii="Times New Roman" w:hAnsi="Times New Roman"/>
              </w:rPr>
              <w:t xml:space="preserve"> residues 1-1</w:t>
            </w:r>
            <w:r w:rsidR="00AF4C18">
              <w:rPr>
                <w:rFonts w:ascii="Times New Roman" w:hAnsi="Times New Roman"/>
              </w:rPr>
              <w:t>41</w:t>
            </w:r>
            <w:r w:rsidRPr="00CB71BB">
              <w:rPr>
                <w:rFonts w:ascii="Times New Roman" w:hAnsi="Times New Roman"/>
              </w:rPr>
              <w:t xml:space="preserve"> cloned in pGEX-4T-1</w:t>
            </w:r>
          </w:p>
        </w:tc>
        <w:tc>
          <w:tcPr>
            <w:tcW w:w="1276" w:type="dxa"/>
          </w:tcPr>
          <w:p w14:paraId="65A6DFAA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6CC22826" w14:textId="77777777" w:rsidTr="00CC6A1C">
        <w:tc>
          <w:tcPr>
            <w:tcW w:w="2518" w:type="dxa"/>
          </w:tcPr>
          <w:p w14:paraId="0F76B5D0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r w:rsidRPr="00CB71BB">
              <w:rPr>
                <w:rFonts w:ascii="Times New Roman" w:hAnsi="Times New Roman"/>
                <w:i/>
              </w:rPr>
              <w:t>pho</w:t>
            </w:r>
            <w:r w:rsidRPr="005760C2">
              <w:rPr>
                <w:rFonts w:ascii="Times New Roman" w:hAnsi="Times New Roman"/>
                <w:i/>
              </w:rPr>
              <w:t>P</w:t>
            </w:r>
            <w:r w:rsidRPr="00F52841">
              <w:rPr>
                <w:rFonts w:ascii="Times New Roman" w:hAnsi="Times New Roman"/>
                <w:i/>
                <w:vertAlign w:val="superscript"/>
              </w:rPr>
              <w:t>C</w:t>
            </w:r>
            <w:proofErr w:type="spellEnd"/>
          </w:p>
        </w:tc>
        <w:tc>
          <w:tcPr>
            <w:tcW w:w="5557" w:type="dxa"/>
          </w:tcPr>
          <w:p w14:paraId="5829A8A7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hoP</w:t>
            </w:r>
            <w:proofErr w:type="spellEnd"/>
            <w:r w:rsidRPr="00CB71BB">
              <w:rPr>
                <w:rFonts w:ascii="Times New Roman" w:hAnsi="Times New Roman"/>
              </w:rPr>
              <w:t xml:space="preserve"> residues 141-247 cloned in pGEX-4T-1</w:t>
            </w:r>
          </w:p>
        </w:tc>
        <w:tc>
          <w:tcPr>
            <w:tcW w:w="1276" w:type="dxa"/>
          </w:tcPr>
          <w:p w14:paraId="5138026E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6FB964BE" w14:textId="77777777" w:rsidTr="00CC6A1C">
        <w:tc>
          <w:tcPr>
            <w:tcW w:w="2518" w:type="dxa"/>
          </w:tcPr>
          <w:p w14:paraId="6F8B331C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proofErr w:type="gramStart"/>
            <w:r w:rsidRPr="00CB71BB">
              <w:rPr>
                <w:rFonts w:ascii="Times New Roman" w:hAnsi="Times New Roman"/>
                <w:i/>
              </w:rPr>
              <w:t>phoP</w:t>
            </w:r>
            <w:proofErr w:type="spellEnd"/>
            <w:r w:rsidRPr="00155B4C">
              <w:rPr>
                <w:rFonts w:ascii="Times New Roman" w:hAnsi="Times New Roman"/>
              </w:rPr>
              <w:t>(</w:t>
            </w:r>
            <w:proofErr w:type="gramEnd"/>
            <w:r w:rsidRPr="00155B4C">
              <w:rPr>
                <w:rFonts w:ascii="Times New Roman" w:hAnsi="Times New Roman"/>
              </w:rPr>
              <w:t>62</w:t>
            </w:r>
            <w:r>
              <w:rPr>
                <w:rFonts w:ascii="Times New Roman" w:hAnsi="Times New Roman"/>
              </w:rPr>
              <w:t>-64)Ala</w:t>
            </w:r>
          </w:p>
        </w:tc>
        <w:tc>
          <w:tcPr>
            <w:tcW w:w="5557" w:type="dxa"/>
          </w:tcPr>
          <w:p w14:paraId="4A34BC5F" w14:textId="77777777" w:rsidR="007C190D" w:rsidRPr="002E15B9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E</w:t>
            </w:r>
            <w:r w:rsidRPr="002E15B9">
              <w:rPr>
                <w:rFonts w:ascii="Times New Roman" w:hAnsi="Times New Roman"/>
              </w:rPr>
              <w:t>62-</w:t>
            </w:r>
            <w:r>
              <w:rPr>
                <w:rFonts w:ascii="Times New Roman" w:hAnsi="Times New Roman"/>
              </w:rPr>
              <w:t>R</w:t>
            </w:r>
            <w:r w:rsidRPr="002E15B9">
              <w:rPr>
                <w:rFonts w:ascii="Times New Roman" w:hAnsi="Times New Roman"/>
              </w:rPr>
              <w:t xml:space="preserve">64 residue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 w:rsidRPr="002E15B9">
              <w:rPr>
                <w:rFonts w:ascii="Times New Roman" w:hAnsi="Times New Roman"/>
              </w:rPr>
              <w:t xml:space="preserve"> of </w:t>
            </w:r>
            <w:proofErr w:type="spellStart"/>
            <w:r w:rsidRPr="002E15B9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642B6472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0261D59A" w14:textId="77777777" w:rsidTr="00CC6A1C">
        <w:tc>
          <w:tcPr>
            <w:tcW w:w="2518" w:type="dxa"/>
          </w:tcPr>
          <w:p w14:paraId="365ACC7A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proofErr w:type="gramStart"/>
            <w:r w:rsidRPr="00CB71BB">
              <w:rPr>
                <w:rFonts w:ascii="Times New Roman" w:hAnsi="Times New Roman"/>
                <w:i/>
              </w:rPr>
              <w:t>phoP</w:t>
            </w:r>
            <w:proofErr w:type="spellEnd"/>
            <w:r>
              <w:rPr>
                <w:rFonts w:ascii="Times New Roman" w:hAnsi="Times New Roman"/>
              </w:rPr>
              <w:t>(</w:t>
            </w:r>
            <w:proofErr w:type="gramEnd"/>
            <w:r w:rsidRPr="00CB71BB">
              <w:rPr>
                <w:rFonts w:ascii="Times New Roman" w:hAnsi="Times New Roman"/>
              </w:rPr>
              <w:t>76</w:t>
            </w:r>
            <w:r>
              <w:rPr>
                <w:rFonts w:ascii="Times New Roman" w:hAnsi="Times New Roman"/>
              </w:rPr>
              <w:t>-</w:t>
            </w:r>
            <w:r w:rsidRPr="00CB71BB">
              <w:rPr>
                <w:rFonts w:ascii="Times New Roman" w:hAnsi="Times New Roman"/>
              </w:rPr>
              <w:t>78</w:t>
            </w:r>
            <w:r>
              <w:rPr>
                <w:rFonts w:ascii="Times New Roman" w:hAnsi="Times New Roman"/>
              </w:rPr>
              <w:t>)</w:t>
            </w:r>
            <w:r w:rsidRPr="00CB71BB">
              <w:rPr>
                <w:rFonts w:ascii="Times New Roman" w:hAnsi="Times New Roman"/>
              </w:rPr>
              <w:t>A</w:t>
            </w:r>
            <w:r>
              <w:rPr>
                <w:rFonts w:ascii="Times New Roman" w:hAnsi="Times New Roman"/>
              </w:rPr>
              <w:t>la</w:t>
            </w:r>
          </w:p>
        </w:tc>
        <w:tc>
          <w:tcPr>
            <w:tcW w:w="5557" w:type="dxa"/>
          </w:tcPr>
          <w:p w14:paraId="54633D1C" w14:textId="77777777" w:rsidR="007C190D" w:rsidRPr="002E15B9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</w:rPr>
              <w:t>G76</w:t>
            </w:r>
            <w:r w:rsidRPr="002E15B9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D78</w:t>
            </w:r>
            <w:r w:rsidRPr="002E15B9">
              <w:rPr>
                <w:rFonts w:ascii="Times New Roman" w:hAnsi="Times New Roman"/>
              </w:rPr>
              <w:t xml:space="preserve"> residue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 w:rsidRPr="002E15B9">
              <w:rPr>
                <w:rFonts w:ascii="Times New Roman" w:hAnsi="Times New Roman"/>
              </w:rPr>
              <w:t xml:space="preserve"> of </w:t>
            </w:r>
            <w:proofErr w:type="spellStart"/>
            <w:r w:rsidRPr="002E15B9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7E2C3E60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4EF19075" w14:textId="77777777" w:rsidTr="00CC6A1C">
        <w:tc>
          <w:tcPr>
            <w:tcW w:w="2518" w:type="dxa"/>
          </w:tcPr>
          <w:p w14:paraId="7E4C17A2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proofErr w:type="gramStart"/>
            <w:r w:rsidRPr="00CB71BB">
              <w:rPr>
                <w:rFonts w:ascii="Times New Roman" w:hAnsi="Times New Roman"/>
                <w:i/>
              </w:rPr>
              <w:t>phoP</w:t>
            </w:r>
            <w:proofErr w:type="spellEnd"/>
            <w:r w:rsidRPr="004201FF">
              <w:rPr>
                <w:rFonts w:ascii="Times New Roman" w:hAnsi="Times New Roman"/>
              </w:rPr>
              <w:t>(</w:t>
            </w:r>
            <w:proofErr w:type="gramEnd"/>
            <w:r w:rsidRPr="004201FF">
              <w:rPr>
                <w:rFonts w:ascii="Times New Roman" w:hAnsi="Times New Roman"/>
              </w:rPr>
              <w:t>105-107)</w:t>
            </w:r>
            <w:r w:rsidRPr="00CB71BB">
              <w:rPr>
                <w:rFonts w:ascii="Times New Roman" w:hAnsi="Times New Roman"/>
              </w:rPr>
              <w:t>A</w:t>
            </w:r>
            <w:r>
              <w:rPr>
                <w:rFonts w:ascii="Times New Roman" w:hAnsi="Times New Roman"/>
              </w:rPr>
              <w:t>la</w:t>
            </w:r>
          </w:p>
        </w:tc>
        <w:tc>
          <w:tcPr>
            <w:tcW w:w="5557" w:type="dxa"/>
          </w:tcPr>
          <w:p w14:paraId="4833A5E1" w14:textId="77777777" w:rsidR="007C190D" w:rsidRPr="002E15B9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</w:rPr>
              <w:t>Q105</w:t>
            </w:r>
            <w:r w:rsidRPr="002E15B9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K107</w:t>
            </w:r>
            <w:r w:rsidRPr="002E15B9">
              <w:rPr>
                <w:rFonts w:ascii="Times New Roman" w:hAnsi="Times New Roman"/>
              </w:rPr>
              <w:t xml:space="preserve"> residue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 w:rsidRPr="002E15B9">
              <w:rPr>
                <w:rFonts w:ascii="Times New Roman" w:hAnsi="Times New Roman"/>
              </w:rPr>
              <w:t xml:space="preserve"> of </w:t>
            </w:r>
            <w:proofErr w:type="spellStart"/>
            <w:r w:rsidRPr="002E15B9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006F753F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0E0F4BF3" w14:textId="77777777" w:rsidTr="00CC6A1C">
        <w:tc>
          <w:tcPr>
            <w:tcW w:w="2518" w:type="dxa"/>
          </w:tcPr>
          <w:p w14:paraId="243FB68B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proofErr w:type="gramStart"/>
            <w:r w:rsidRPr="00CB71BB">
              <w:rPr>
                <w:rFonts w:ascii="Times New Roman" w:hAnsi="Times New Roman"/>
                <w:i/>
              </w:rPr>
              <w:t>phoP</w:t>
            </w:r>
            <w:proofErr w:type="spellEnd"/>
            <w:r>
              <w:rPr>
                <w:rFonts w:ascii="Times New Roman" w:hAnsi="Times New Roman"/>
              </w:rPr>
              <w:t>(</w:t>
            </w:r>
            <w:proofErr w:type="gramEnd"/>
            <w:r w:rsidRPr="00CB71BB">
              <w:rPr>
                <w:rFonts w:ascii="Times New Roman" w:hAnsi="Times New Roman"/>
              </w:rPr>
              <w:t>110</w:t>
            </w:r>
            <w:r>
              <w:rPr>
                <w:rFonts w:ascii="Times New Roman" w:hAnsi="Times New Roman"/>
              </w:rPr>
              <w:t>-</w:t>
            </w:r>
            <w:r w:rsidRPr="00CB71BB">
              <w:rPr>
                <w:rFonts w:ascii="Times New Roman" w:hAnsi="Times New Roman"/>
              </w:rPr>
              <w:t>112</w:t>
            </w:r>
            <w:r>
              <w:rPr>
                <w:rFonts w:ascii="Times New Roman" w:hAnsi="Times New Roman"/>
              </w:rPr>
              <w:t>)</w:t>
            </w:r>
            <w:r w:rsidRPr="00CB71BB">
              <w:rPr>
                <w:rFonts w:ascii="Times New Roman" w:hAnsi="Times New Roman"/>
              </w:rPr>
              <w:t>A</w:t>
            </w:r>
            <w:r>
              <w:rPr>
                <w:rFonts w:ascii="Times New Roman" w:hAnsi="Times New Roman"/>
              </w:rPr>
              <w:t>la</w:t>
            </w:r>
          </w:p>
        </w:tc>
        <w:tc>
          <w:tcPr>
            <w:tcW w:w="5557" w:type="dxa"/>
          </w:tcPr>
          <w:p w14:paraId="3B4AAFDD" w14:textId="77777777" w:rsidR="007C190D" w:rsidRPr="002E15B9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</w:rPr>
              <w:t>G110</w:t>
            </w:r>
            <w:r w:rsidRPr="002E15B9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T112</w:t>
            </w:r>
            <w:r w:rsidRPr="002E15B9">
              <w:rPr>
                <w:rFonts w:ascii="Times New Roman" w:hAnsi="Times New Roman"/>
              </w:rPr>
              <w:t xml:space="preserve"> residue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 w:rsidRPr="002E15B9">
              <w:rPr>
                <w:rFonts w:ascii="Times New Roman" w:hAnsi="Times New Roman"/>
              </w:rPr>
              <w:t xml:space="preserve"> of </w:t>
            </w:r>
            <w:proofErr w:type="spellStart"/>
            <w:r w:rsidRPr="002E15B9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3B49820F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3A0A81D2" w14:textId="77777777" w:rsidTr="00CC6A1C">
        <w:tc>
          <w:tcPr>
            <w:tcW w:w="2518" w:type="dxa"/>
          </w:tcPr>
          <w:p w14:paraId="7BE15C3A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GEX-</w:t>
            </w:r>
            <w:proofErr w:type="gramStart"/>
            <w:r>
              <w:rPr>
                <w:rFonts w:ascii="Times New Roman" w:hAnsi="Times New Roman"/>
                <w:i/>
              </w:rPr>
              <w:t>phoP</w:t>
            </w:r>
            <w:proofErr w:type="spellEnd"/>
            <w:r>
              <w:rPr>
                <w:rFonts w:ascii="Times New Roman" w:hAnsi="Times New Roman"/>
              </w:rPr>
              <w:t>(</w:t>
            </w:r>
            <w:proofErr w:type="gramEnd"/>
            <w:r>
              <w:rPr>
                <w:rFonts w:ascii="Times New Roman" w:hAnsi="Times New Roman"/>
              </w:rPr>
              <w:t>118-</w:t>
            </w:r>
            <w:r w:rsidRPr="00CB71BB">
              <w:rPr>
                <w:rFonts w:ascii="Times New Roman" w:hAnsi="Times New Roman"/>
              </w:rPr>
              <w:t>120</w:t>
            </w:r>
            <w:r>
              <w:rPr>
                <w:rFonts w:ascii="Times New Roman" w:hAnsi="Times New Roman"/>
              </w:rPr>
              <w:t>)</w:t>
            </w:r>
            <w:r w:rsidRPr="00CB71BB">
              <w:rPr>
                <w:rFonts w:ascii="Times New Roman" w:hAnsi="Times New Roman"/>
              </w:rPr>
              <w:t>A</w:t>
            </w:r>
            <w:r>
              <w:rPr>
                <w:rFonts w:ascii="Times New Roman" w:hAnsi="Times New Roman"/>
              </w:rPr>
              <w:t>la</w:t>
            </w:r>
          </w:p>
        </w:tc>
        <w:tc>
          <w:tcPr>
            <w:tcW w:w="5557" w:type="dxa"/>
          </w:tcPr>
          <w:p w14:paraId="0F9C0AB2" w14:textId="77777777" w:rsidR="007C190D" w:rsidRPr="002E15B9" w:rsidRDefault="007C190D" w:rsidP="00882981">
            <w:pPr>
              <w:spacing w:after="0" w:line="240" w:lineRule="auto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</w:rPr>
              <w:t>Y118</w:t>
            </w:r>
            <w:r w:rsidRPr="002E15B9">
              <w:rPr>
                <w:rFonts w:ascii="Times New Roman" w:hAnsi="Times New Roman"/>
              </w:rPr>
              <w:t>-</w:t>
            </w:r>
            <w:r>
              <w:rPr>
                <w:rFonts w:ascii="Times New Roman" w:hAnsi="Times New Roman"/>
              </w:rPr>
              <w:t>T120</w:t>
            </w:r>
            <w:r w:rsidRPr="002E15B9">
              <w:rPr>
                <w:rFonts w:ascii="Times New Roman" w:hAnsi="Times New Roman"/>
              </w:rPr>
              <w:t xml:space="preserve"> residues mutated to A in </w:t>
            </w:r>
            <w:proofErr w:type="spellStart"/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  <w:r w:rsidRPr="002E15B9">
              <w:rPr>
                <w:rFonts w:ascii="Times New Roman" w:hAnsi="Times New Roman"/>
              </w:rPr>
              <w:t xml:space="preserve"> of </w:t>
            </w:r>
            <w:proofErr w:type="spellStart"/>
            <w:r w:rsidRPr="002E15B9">
              <w:rPr>
                <w:rFonts w:ascii="Times New Roman" w:hAnsi="Times New Roman"/>
              </w:rPr>
              <w:t>pGEX-</w:t>
            </w:r>
            <w:r w:rsidRPr="002E15B9">
              <w:rPr>
                <w:rFonts w:ascii="Times New Roman" w:hAnsi="Times New Roman"/>
                <w:i/>
              </w:rPr>
              <w:t>phoP</w:t>
            </w:r>
            <w:proofErr w:type="spellEnd"/>
          </w:p>
        </w:tc>
        <w:tc>
          <w:tcPr>
            <w:tcW w:w="1276" w:type="dxa"/>
          </w:tcPr>
          <w:p w14:paraId="7052F83F" w14:textId="77777777" w:rsidR="007C190D" w:rsidRPr="008A0B28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8A0B28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1A1D8117" w14:textId="77777777" w:rsidTr="00CC6A1C">
        <w:tc>
          <w:tcPr>
            <w:tcW w:w="2518" w:type="dxa"/>
          </w:tcPr>
          <w:p w14:paraId="402335B9" w14:textId="77777777" w:rsidR="007C190D" w:rsidRPr="002F2E9C" w:rsidRDefault="007C190D" w:rsidP="00882981">
            <w:pPr>
              <w:pStyle w:val="Default"/>
              <w:rPr>
                <w:sz w:val="22"/>
                <w:szCs w:val="22"/>
              </w:rPr>
            </w:pPr>
            <w:r w:rsidRPr="00CB71BB">
              <w:rPr>
                <w:sz w:val="22"/>
                <w:szCs w:val="22"/>
              </w:rPr>
              <w:t>pME1mL1-</w:t>
            </w:r>
            <w:r w:rsidRPr="00CB71BB">
              <w:rPr>
                <w:i/>
                <w:sz w:val="22"/>
                <w:szCs w:val="22"/>
              </w:rPr>
              <w:t>phoP</w:t>
            </w:r>
            <w:r w:rsidRPr="002F2E9C">
              <w:rPr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5557" w:type="dxa"/>
          </w:tcPr>
          <w:p w14:paraId="21D0CB48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proofErr w:type="spellStart"/>
            <w:r w:rsidRPr="00CB71BB">
              <w:rPr>
                <w:sz w:val="22"/>
                <w:szCs w:val="22"/>
              </w:rPr>
              <w:t>PhoP</w:t>
            </w:r>
            <w:proofErr w:type="spellEnd"/>
            <w:r w:rsidRPr="00CB71BB">
              <w:rPr>
                <w:sz w:val="22"/>
                <w:szCs w:val="22"/>
              </w:rPr>
              <w:t xml:space="preserve"> residues 1-247 cloned in pME1mL1 </w:t>
            </w:r>
          </w:p>
        </w:tc>
        <w:tc>
          <w:tcPr>
            <w:tcW w:w="1276" w:type="dxa"/>
          </w:tcPr>
          <w:p w14:paraId="62135129" w14:textId="556EA38F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Hb3lhbDwvQXV0aG9yPjxZZWFyPjIwMTE8L1llYXI+PFJl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Hb3lhbDwvQXV0aG9yPjxZZWFyPjIwMTE8L1llYXI+PFJl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5" w:tooltip="Goyal, 2011 #241" w:history="1">
              <w:r w:rsidR="00AC047C">
                <w:rPr>
                  <w:rFonts w:ascii="Times New Roman" w:hAnsi="Times New Roman"/>
                  <w:bCs/>
                  <w:noProof/>
                </w:rPr>
                <w:t>Goyal et al., 2011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CB71BB" w14:paraId="1F476B17" w14:textId="77777777" w:rsidTr="00CC6A1C">
        <w:tc>
          <w:tcPr>
            <w:tcW w:w="2518" w:type="dxa"/>
          </w:tcPr>
          <w:p w14:paraId="78EE181C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SM128</w:t>
            </w:r>
            <w:r>
              <w:rPr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5557" w:type="dxa"/>
          </w:tcPr>
          <w:p w14:paraId="611FD252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 w:rsidRPr="00CB71BB">
              <w:rPr>
                <w:sz w:val="22"/>
                <w:szCs w:val="22"/>
              </w:rPr>
              <w:t xml:space="preserve">Integrative promoter probe vector for mycobacteria </w:t>
            </w:r>
          </w:p>
        </w:tc>
        <w:tc>
          <w:tcPr>
            <w:tcW w:w="1276" w:type="dxa"/>
          </w:tcPr>
          <w:p w14:paraId="1CD48036" w14:textId="13712C0C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EdXNzdXJnZXQ8L0F1dGhvcj48WWVhcj4xOTk5PC9ZZWFy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EdXNzdXJnZXQ8L0F1dGhvcj48WWVhcj4xOTk5PC9ZZWFy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4" w:tooltip="Dussurget, 1999 #229" w:history="1">
              <w:r w:rsidR="00AC047C">
                <w:rPr>
                  <w:rFonts w:ascii="Times New Roman" w:hAnsi="Times New Roman"/>
                  <w:bCs/>
                  <w:noProof/>
                </w:rPr>
                <w:t>Dussurget et al., 1999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CB71BB" w14:paraId="16067FEE" w14:textId="77777777" w:rsidTr="00CC6A1C">
        <w:trPr>
          <w:trHeight w:val="199"/>
        </w:trPr>
        <w:tc>
          <w:tcPr>
            <w:tcW w:w="2518" w:type="dxa"/>
          </w:tcPr>
          <w:p w14:paraId="11E4122C" w14:textId="000C5D4C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 w:rsidRPr="00CB71BB">
              <w:rPr>
                <w:sz w:val="22"/>
                <w:szCs w:val="22"/>
              </w:rPr>
              <w:t>pSM-</w:t>
            </w:r>
            <w:r w:rsidRPr="00806BF6">
              <w:rPr>
                <w:i/>
                <w:sz w:val="22"/>
                <w:szCs w:val="22"/>
              </w:rPr>
              <w:t>whiB1</w:t>
            </w:r>
            <w:r w:rsidRPr="00F52841">
              <w:rPr>
                <w:sz w:val="22"/>
                <w:szCs w:val="22"/>
                <w:vertAlign w:val="superscript"/>
              </w:rPr>
              <w:t>up</w:t>
            </w:r>
          </w:p>
        </w:tc>
        <w:tc>
          <w:tcPr>
            <w:tcW w:w="5557" w:type="dxa"/>
          </w:tcPr>
          <w:p w14:paraId="7599DA07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hiB1</w:t>
            </w:r>
            <w:r w:rsidRPr="00CB71BB">
              <w:rPr>
                <w:sz w:val="22"/>
                <w:szCs w:val="22"/>
              </w:rPr>
              <w:t>up-</w:t>
            </w:r>
            <w:r w:rsidRPr="00CB71BB">
              <w:rPr>
                <w:i/>
                <w:iCs/>
                <w:sz w:val="22"/>
                <w:szCs w:val="22"/>
              </w:rPr>
              <w:t xml:space="preserve">lacZ </w:t>
            </w:r>
            <w:r>
              <w:rPr>
                <w:sz w:val="22"/>
                <w:szCs w:val="22"/>
              </w:rPr>
              <w:t>fusion in pSM128</w:t>
            </w:r>
          </w:p>
        </w:tc>
        <w:tc>
          <w:tcPr>
            <w:tcW w:w="1276" w:type="dxa"/>
          </w:tcPr>
          <w:p w14:paraId="2A4E39A7" w14:textId="77777777" w:rsidR="007C190D" w:rsidRPr="008A0B28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8A0B28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6E29618F" w14:textId="77777777" w:rsidTr="00CC6A1C">
        <w:trPr>
          <w:trHeight w:val="287"/>
        </w:trPr>
        <w:tc>
          <w:tcPr>
            <w:tcW w:w="2518" w:type="dxa"/>
          </w:tcPr>
          <w:p w14:paraId="12669326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 w:rsidRPr="00CB71BB">
              <w:rPr>
                <w:sz w:val="22"/>
                <w:szCs w:val="22"/>
              </w:rPr>
              <w:t>pSM-</w:t>
            </w:r>
            <w:r w:rsidRPr="00CB71BB">
              <w:rPr>
                <w:i/>
                <w:sz w:val="22"/>
                <w:szCs w:val="22"/>
              </w:rPr>
              <w:t>whiB1</w:t>
            </w:r>
            <w:r w:rsidRPr="00F52841">
              <w:rPr>
                <w:sz w:val="22"/>
                <w:szCs w:val="22"/>
                <w:vertAlign w:val="superscript"/>
              </w:rPr>
              <w:t>upmut</w:t>
            </w:r>
          </w:p>
        </w:tc>
        <w:tc>
          <w:tcPr>
            <w:tcW w:w="5557" w:type="dxa"/>
          </w:tcPr>
          <w:p w14:paraId="0427C970" w14:textId="77777777" w:rsidR="007C190D" w:rsidRPr="00CB71BB" w:rsidRDefault="007C190D" w:rsidP="00882981">
            <w:pPr>
              <w:pStyle w:val="Default"/>
              <w:rPr>
                <w:sz w:val="22"/>
                <w:szCs w:val="22"/>
              </w:rPr>
            </w:pPr>
            <w:r w:rsidRPr="00CB71BB">
              <w:rPr>
                <w:sz w:val="22"/>
                <w:szCs w:val="22"/>
              </w:rPr>
              <w:t>pSM-</w:t>
            </w:r>
            <w:r w:rsidRPr="00806BF6">
              <w:rPr>
                <w:i/>
                <w:sz w:val="22"/>
                <w:szCs w:val="22"/>
              </w:rPr>
              <w:t>whiB1</w:t>
            </w:r>
            <w:r>
              <w:rPr>
                <w:sz w:val="22"/>
                <w:szCs w:val="22"/>
              </w:rPr>
              <w:t xml:space="preserve">up </w:t>
            </w:r>
            <w:r w:rsidRPr="00CB71BB">
              <w:rPr>
                <w:sz w:val="22"/>
                <w:szCs w:val="22"/>
              </w:rPr>
              <w:t xml:space="preserve">carrying changes in the </w:t>
            </w:r>
            <w:proofErr w:type="spellStart"/>
            <w:r w:rsidRPr="00CB71BB">
              <w:rPr>
                <w:sz w:val="22"/>
                <w:szCs w:val="22"/>
              </w:rPr>
              <w:t>PhoP</w:t>
            </w:r>
            <w:proofErr w:type="spellEnd"/>
            <w:r w:rsidRPr="00CB71BB">
              <w:rPr>
                <w:sz w:val="22"/>
                <w:szCs w:val="22"/>
              </w:rPr>
              <w:t xml:space="preserve"> binding site </w:t>
            </w:r>
          </w:p>
        </w:tc>
        <w:tc>
          <w:tcPr>
            <w:tcW w:w="1276" w:type="dxa"/>
          </w:tcPr>
          <w:p w14:paraId="05677CBF" w14:textId="77777777" w:rsidR="007C190D" w:rsidRPr="008A0B28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8A0B28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0290C958" w14:textId="77777777" w:rsidTr="00CC6A1C">
        <w:trPr>
          <w:trHeight w:val="313"/>
        </w:trPr>
        <w:tc>
          <w:tcPr>
            <w:tcW w:w="2518" w:type="dxa"/>
          </w:tcPr>
          <w:p w14:paraId="4490914D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UAB400</w:t>
            </w:r>
            <w:r>
              <w:rPr>
                <w:rFonts w:ascii="Times New Roman" w:hAnsi="Times New Roman"/>
                <w:vertAlign w:val="superscript"/>
              </w:rPr>
              <w:t>d</w:t>
            </w:r>
          </w:p>
        </w:tc>
        <w:tc>
          <w:tcPr>
            <w:tcW w:w="5557" w:type="dxa"/>
          </w:tcPr>
          <w:p w14:paraId="7923159B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 xml:space="preserve">Integrative mycobacteria - </w:t>
            </w:r>
            <w:r w:rsidRPr="00CB71BB">
              <w:rPr>
                <w:rFonts w:ascii="Times New Roman" w:hAnsi="Times New Roman"/>
                <w:i/>
              </w:rPr>
              <w:t>E. coli</w:t>
            </w:r>
            <w:r w:rsidRPr="00CB71BB">
              <w:rPr>
                <w:rFonts w:ascii="Times New Roman" w:hAnsi="Times New Roman"/>
              </w:rPr>
              <w:t xml:space="preserve"> shuttle plasmid, </w:t>
            </w:r>
            <w:proofErr w:type="spellStart"/>
            <w:r w:rsidRPr="00CB71BB">
              <w:rPr>
                <w:rFonts w:ascii="Times New Roman" w:hAnsi="Times New Roman"/>
              </w:rPr>
              <w:t>Kan</w:t>
            </w:r>
            <w:r>
              <w:rPr>
                <w:rFonts w:ascii="Times New Roman" w:hAnsi="Times New Roman"/>
                <w:vertAlign w:val="superscript"/>
              </w:rPr>
              <w:t>r</w:t>
            </w:r>
            <w:proofErr w:type="spellEnd"/>
          </w:p>
        </w:tc>
        <w:tc>
          <w:tcPr>
            <w:tcW w:w="1276" w:type="dxa"/>
          </w:tcPr>
          <w:p w14:paraId="5200C4F5" w14:textId="467D598A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DY8L1llYXI+PFJl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2VlZGluZ3Mgb2YgdGhlIE5hdGlvbmFs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DY8L1llYXI+PFJl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2VlZGluZ3Mgb2YgdGhlIE5hdGlvbmFs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8" w:tooltip="Singh, 2006 #160" w:history="1">
              <w:r w:rsidR="00AC047C">
                <w:rPr>
                  <w:rFonts w:ascii="Times New Roman" w:hAnsi="Times New Roman"/>
                  <w:bCs/>
                  <w:noProof/>
                </w:rPr>
                <w:t>Singh et al., 2006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CB71BB" w14:paraId="4FDC8181" w14:textId="77777777" w:rsidTr="00CC6A1C">
        <w:tc>
          <w:tcPr>
            <w:tcW w:w="2518" w:type="dxa"/>
          </w:tcPr>
          <w:p w14:paraId="0788DC63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UAB400-</w:t>
            </w:r>
            <w:r w:rsidRPr="00CB71BB">
              <w:rPr>
                <w:rFonts w:ascii="Times New Roman" w:hAnsi="Times New Roman"/>
                <w:i/>
              </w:rPr>
              <w:t>phoP</w:t>
            </w:r>
          </w:p>
        </w:tc>
        <w:tc>
          <w:tcPr>
            <w:tcW w:w="5557" w:type="dxa"/>
          </w:tcPr>
          <w:p w14:paraId="287B63E9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hoP</w:t>
            </w:r>
            <w:proofErr w:type="spellEnd"/>
            <w:r w:rsidRPr="00CB71BB">
              <w:rPr>
                <w:rFonts w:ascii="Times New Roman" w:hAnsi="Times New Roman"/>
              </w:rPr>
              <w:t xml:space="preserve"> residues 1-247 cloned in pUAB400</w:t>
            </w:r>
          </w:p>
        </w:tc>
        <w:tc>
          <w:tcPr>
            <w:tcW w:w="1276" w:type="dxa"/>
          </w:tcPr>
          <w:p w14:paraId="20B4B6FB" w14:textId="254E4255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9" w:tooltip="Singh, 2014 #161" w:history="1">
              <w:r w:rsidR="00AC047C">
                <w:rPr>
                  <w:rFonts w:ascii="Times New Roman" w:hAnsi="Times New Roman"/>
                  <w:bCs/>
                  <w:noProof/>
                </w:rPr>
                <w:t>Singh et al., 2014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CB71BB" w14:paraId="5151061A" w14:textId="77777777" w:rsidTr="00CC6A1C">
        <w:trPr>
          <w:trHeight w:val="65"/>
        </w:trPr>
        <w:tc>
          <w:tcPr>
            <w:tcW w:w="2518" w:type="dxa"/>
          </w:tcPr>
          <w:p w14:paraId="59610A8A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UAB300</w:t>
            </w:r>
            <w:r>
              <w:rPr>
                <w:rFonts w:ascii="Times New Roman" w:hAnsi="Times New Roman"/>
                <w:vertAlign w:val="superscript"/>
              </w:rPr>
              <w:t>b</w:t>
            </w:r>
          </w:p>
        </w:tc>
        <w:tc>
          <w:tcPr>
            <w:tcW w:w="5557" w:type="dxa"/>
          </w:tcPr>
          <w:p w14:paraId="7ADE3C07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Episomal</w:t>
            </w:r>
            <w:proofErr w:type="spellEnd"/>
            <w:r w:rsidRPr="00CB71BB">
              <w:rPr>
                <w:rFonts w:ascii="Times New Roman" w:hAnsi="Times New Roman"/>
              </w:rPr>
              <w:t xml:space="preserve"> mycobacteria - </w:t>
            </w:r>
            <w:r w:rsidRPr="00CB71BB">
              <w:rPr>
                <w:rFonts w:ascii="Times New Roman" w:hAnsi="Times New Roman"/>
                <w:i/>
              </w:rPr>
              <w:t xml:space="preserve">E. coli </w:t>
            </w:r>
            <w:r w:rsidRPr="00CB71BB">
              <w:rPr>
                <w:rFonts w:ascii="Times New Roman" w:hAnsi="Times New Roman"/>
              </w:rPr>
              <w:t xml:space="preserve">shuttle plasmid, </w:t>
            </w:r>
            <w:proofErr w:type="spellStart"/>
            <w:r w:rsidRPr="00CB71BB">
              <w:rPr>
                <w:rFonts w:ascii="Times New Roman" w:hAnsi="Times New Roman"/>
              </w:rPr>
              <w:t>Hyg</w:t>
            </w:r>
            <w:r>
              <w:rPr>
                <w:rFonts w:ascii="Times New Roman" w:hAnsi="Times New Roman"/>
                <w:vertAlign w:val="superscript"/>
              </w:rPr>
              <w:t>r</w:t>
            </w:r>
            <w:proofErr w:type="spellEnd"/>
          </w:p>
        </w:tc>
        <w:tc>
          <w:tcPr>
            <w:tcW w:w="1276" w:type="dxa"/>
          </w:tcPr>
          <w:p w14:paraId="3AB1C7F6" w14:textId="58D50F97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DY8L1llYXI+PFJl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2VlZGluZ3Mgb2YgdGhlIE5hdGlvbmFs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TaW5naDwvQXV0aG9yPjxZZWFyPjIwMDY8L1llYXI+PFJl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8" w:tooltip="Singh, 2006 #160" w:history="1">
              <w:r w:rsidR="00AC047C">
                <w:rPr>
                  <w:rFonts w:ascii="Times New Roman" w:hAnsi="Times New Roman"/>
                  <w:bCs/>
                  <w:noProof/>
                </w:rPr>
                <w:t>Singh et al., 2006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CB71BB" w14:paraId="4D262E28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63F634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UAB300-</w:t>
            </w:r>
            <w:r w:rsidRPr="00CB71BB">
              <w:rPr>
                <w:rFonts w:ascii="Times New Roman" w:hAnsi="Times New Roman"/>
                <w:i/>
              </w:rPr>
              <w:t>crp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E8EBCE" w14:textId="77777777" w:rsidR="007C190D" w:rsidRPr="0098469E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98469E">
              <w:rPr>
                <w:rFonts w:ascii="Times New Roman" w:hAnsi="Times New Roman"/>
              </w:rPr>
              <w:t>CRP residues 1-224 cloned in pUAB3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AF92E" w14:textId="77777777" w:rsidR="007C190D" w:rsidRPr="008A0B28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8A0B28">
              <w:rPr>
                <w:rFonts w:ascii="Times New Roman" w:hAnsi="Times New Roman"/>
              </w:rPr>
              <w:t xml:space="preserve">This study </w:t>
            </w:r>
          </w:p>
        </w:tc>
      </w:tr>
      <w:tr w:rsidR="007C190D" w:rsidRPr="00CB71BB" w14:paraId="0E258D3F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C58335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UAB300-</w:t>
            </w:r>
            <w:r w:rsidRPr="00CB71BB">
              <w:rPr>
                <w:rFonts w:ascii="Times New Roman" w:hAnsi="Times New Roman"/>
                <w:i/>
              </w:rPr>
              <w:t>cmr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475774" w14:textId="77777777" w:rsidR="007C190D" w:rsidRPr="0098469E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98469E">
              <w:rPr>
                <w:rFonts w:ascii="Times New Roman" w:hAnsi="Times New Roman"/>
              </w:rPr>
              <w:t>CMR residues 1-244 cloned in pUAB300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2D6C1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 xml:space="preserve">This study </w:t>
            </w:r>
          </w:p>
        </w:tc>
      </w:tr>
      <w:tr w:rsidR="007C190D" w:rsidRPr="00CB71BB" w14:paraId="537486A8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A86946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pET-28c</w:t>
            </w:r>
            <w:r>
              <w:rPr>
                <w:rFonts w:ascii="Times New Roman" w:hAnsi="Times New Roman"/>
                <w:vertAlign w:val="superscript"/>
              </w:rPr>
              <w:t>d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DB95E5" w14:textId="48DAE6B0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  <w:i/>
                <w:iCs/>
              </w:rPr>
              <w:t>E.</w:t>
            </w:r>
            <w:r w:rsidR="00CC6A1C">
              <w:rPr>
                <w:rFonts w:ascii="Times New Roman" w:hAnsi="Times New Roman"/>
                <w:i/>
                <w:iCs/>
              </w:rPr>
              <w:t xml:space="preserve"> </w:t>
            </w:r>
            <w:r w:rsidRPr="00CB71BB">
              <w:rPr>
                <w:rFonts w:ascii="Times New Roman" w:hAnsi="Times New Roman"/>
                <w:i/>
                <w:iCs/>
              </w:rPr>
              <w:t>coli</w:t>
            </w:r>
            <w:r w:rsidRPr="00CB71BB">
              <w:rPr>
                <w:rFonts w:ascii="Times New Roman" w:hAnsi="Times New Roman"/>
              </w:rPr>
              <w:t xml:space="preserve"> cloning vector, </w:t>
            </w:r>
            <w:proofErr w:type="spellStart"/>
            <w:r w:rsidRPr="00CB71BB">
              <w:rPr>
                <w:rFonts w:ascii="Times New Roman" w:hAnsi="Times New Roman"/>
              </w:rPr>
              <w:t>Kan</w:t>
            </w:r>
            <w:r w:rsidRPr="00CB71BB">
              <w:rPr>
                <w:rFonts w:ascii="Times New Roman" w:hAnsi="Times New Roman"/>
                <w:vertAlign w:val="superscript"/>
              </w:rPr>
              <w:t>r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24882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F13076">
              <w:rPr>
                <w:rFonts w:ascii="Times New Roman" w:hAnsi="Times New Roman"/>
              </w:rPr>
              <w:t>Novagen</w:t>
            </w:r>
            <w:proofErr w:type="spellEnd"/>
          </w:p>
        </w:tc>
      </w:tr>
      <w:tr w:rsidR="007C190D" w:rsidRPr="00CB71BB" w14:paraId="33CBEFCF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EB64B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proofErr w:type="spellStart"/>
            <w:r w:rsidRPr="00CB71BB">
              <w:rPr>
                <w:rFonts w:ascii="Times New Roman" w:hAnsi="Times New Roman"/>
              </w:rPr>
              <w:t>pET-</w:t>
            </w:r>
            <w:r w:rsidRPr="00CB71BB">
              <w:rPr>
                <w:rFonts w:ascii="Times New Roman" w:hAnsi="Times New Roman"/>
                <w:i/>
              </w:rPr>
              <w:t>crp</w:t>
            </w:r>
            <w:r>
              <w:rPr>
                <w:rFonts w:ascii="Times New Roman" w:hAnsi="Times New Roman"/>
                <w:vertAlign w:val="superscript"/>
              </w:rPr>
              <w:t>d</w:t>
            </w:r>
            <w:proofErr w:type="spellEnd"/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843E3A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  <w:iCs/>
              </w:rPr>
            </w:pPr>
            <w:r w:rsidRPr="00CB71BB">
              <w:rPr>
                <w:rFonts w:ascii="Times New Roman" w:hAnsi="Times New Roman"/>
              </w:rPr>
              <w:t>His</w:t>
            </w:r>
            <w:r w:rsidRPr="00CB71BB">
              <w:rPr>
                <w:rFonts w:ascii="Times New Roman" w:hAnsi="Times New Roman"/>
                <w:vertAlign w:val="subscript"/>
              </w:rPr>
              <w:t xml:space="preserve">6 </w:t>
            </w:r>
            <w:r w:rsidRPr="00CB71BB">
              <w:rPr>
                <w:rFonts w:ascii="Times New Roman" w:hAnsi="Times New Roman"/>
              </w:rPr>
              <w:t>tagged-CRP residues 1-224 cloned in pET-28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540EE4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20FF153F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BBADC5" w14:textId="77777777" w:rsidR="007C190D" w:rsidRPr="00CB205A" w:rsidRDefault="007C190D" w:rsidP="00882981">
            <w:pPr>
              <w:spacing w:after="0" w:line="240" w:lineRule="auto"/>
              <w:rPr>
                <w:rFonts w:ascii="Times New Roman" w:hAnsi="Times New Roman"/>
                <w:i/>
              </w:rPr>
            </w:pPr>
            <w:proofErr w:type="spellStart"/>
            <w:r w:rsidRPr="00CB205A">
              <w:rPr>
                <w:rFonts w:ascii="Times New Roman" w:hAnsi="Times New Roman"/>
              </w:rPr>
              <w:t>pET-</w:t>
            </w:r>
            <w:r w:rsidRPr="00CB205A">
              <w:rPr>
                <w:rFonts w:ascii="Times New Roman" w:hAnsi="Times New Roman"/>
                <w:i/>
              </w:rPr>
              <w:t>crp</w:t>
            </w:r>
            <w:r w:rsidRPr="00F52841">
              <w:rPr>
                <w:rFonts w:ascii="Times New Roman" w:hAnsi="Times New Roman"/>
                <w:i/>
                <w:vertAlign w:val="superscript"/>
              </w:rPr>
              <w:t>N</w:t>
            </w:r>
            <w:proofErr w:type="spellEnd"/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063111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His</w:t>
            </w:r>
            <w:r w:rsidRPr="00CB71BB">
              <w:rPr>
                <w:rFonts w:ascii="Times New Roman" w:hAnsi="Times New Roman"/>
                <w:vertAlign w:val="subscript"/>
              </w:rPr>
              <w:t>6</w:t>
            </w:r>
            <w:r w:rsidRPr="00CB71BB">
              <w:rPr>
                <w:rFonts w:ascii="Times New Roman" w:hAnsi="Times New Roman"/>
              </w:rPr>
              <w:t xml:space="preserve"> tagged -CRP residues 28-116 cloned in pET-28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950C20" w14:textId="77777777" w:rsidR="007C190D" w:rsidRPr="00F13076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F13076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15AB8B36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EE1D5" w14:textId="77777777" w:rsidR="007C190D" w:rsidRPr="00CB205A" w:rsidRDefault="007C190D" w:rsidP="00882981">
            <w:pPr>
              <w:spacing w:after="0" w:line="240" w:lineRule="auto"/>
              <w:rPr>
                <w:rFonts w:ascii="Times New Roman" w:hAnsi="Times New Roman"/>
                <w:i/>
              </w:rPr>
            </w:pPr>
            <w:proofErr w:type="spellStart"/>
            <w:r w:rsidRPr="00CB205A">
              <w:rPr>
                <w:rFonts w:ascii="Times New Roman" w:hAnsi="Times New Roman"/>
              </w:rPr>
              <w:t>pET-</w:t>
            </w:r>
            <w:r w:rsidRPr="00CB205A">
              <w:rPr>
                <w:rFonts w:ascii="Times New Roman" w:hAnsi="Times New Roman"/>
                <w:i/>
              </w:rPr>
              <w:t>crp</w:t>
            </w:r>
            <w:r w:rsidRPr="00F52841">
              <w:rPr>
                <w:rFonts w:ascii="Times New Roman" w:hAnsi="Times New Roman"/>
                <w:i/>
                <w:vertAlign w:val="superscript"/>
              </w:rPr>
              <w:t>C</w:t>
            </w:r>
            <w:proofErr w:type="spellEnd"/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8AA151" w14:textId="77777777" w:rsidR="007C190D" w:rsidRPr="00CB71BB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CB71BB">
              <w:rPr>
                <w:rFonts w:ascii="Times New Roman" w:hAnsi="Times New Roman"/>
              </w:rPr>
              <w:t>His</w:t>
            </w:r>
            <w:r w:rsidRPr="00CB71BB">
              <w:rPr>
                <w:rFonts w:ascii="Times New Roman" w:hAnsi="Times New Roman"/>
                <w:vertAlign w:val="subscript"/>
              </w:rPr>
              <w:t xml:space="preserve">6 </w:t>
            </w:r>
            <w:r w:rsidRPr="00CB71BB">
              <w:rPr>
                <w:rFonts w:ascii="Times New Roman" w:hAnsi="Times New Roman"/>
              </w:rPr>
              <w:t>tagged-CRP residues 146-224 cloned in pET-28c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5B5A7F" w14:textId="77777777" w:rsidR="007C190D" w:rsidRPr="008A0B28" w:rsidRDefault="007C190D" w:rsidP="00882981">
            <w:pPr>
              <w:spacing w:after="0" w:line="240" w:lineRule="auto"/>
              <w:rPr>
                <w:rFonts w:ascii="Times New Roman" w:hAnsi="Times New Roman"/>
              </w:rPr>
            </w:pPr>
            <w:r w:rsidRPr="008A0B28">
              <w:rPr>
                <w:rFonts w:ascii="Times New Roman" w:hAnsi="Times New Roman"/>
              </w:rPr>
              <w:t>This study</w:t>
            </w:r>
          </w:p>
        </w:tc>
      </w:tr>
      <w:tr w:rsidR="007C190D" w:rsidRPr="00CB71BB" w14:paraId="3EAF45A1" w14:textId="77777777" w:rsidTr="00CC6A1C">
        <w:trPr>
          <w:trHeight w:val="63"/>
        </w:trPr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085E9F" w14:textId="77777777" w:rsidR="007C190D" w:rsidRPr="00FB10AE" w:rsidRDefault="007C190D" w:rsidP="00882981">
            <w:pPr>
              <w:pStyle w:val="Default"/>
              <w:rPr>
                <w:sz w:val="22"/>
                <w:szCs w:val="22"/>
              </w:rPr>
            </w:pPr>
            <w:r w:rsidRPr="00FB10AE">
              <w:rPr>
                <w:sz w:val="22"/>
                <w:szCs w:val="22"/>
              </w:rPr>
              <w:t>p19Kpro</w:t>
            </w:r>
            <w:r>
              <w:rPr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2E8F4" w14:textId="77777777" w:rsidR="007C190D" w:rsidRPr="00FB10AE" w:rsidRDefault="007C190D" w:rsidP="00882981">
            <w:pPr>
              <w:pStyle w:val="Default"/>
              <w:rPr>
                <w:sz w:val="22"/>
                <w:szCs w:val="22"/>
              </w:rPr>
            </w:pPr>
            <w:r w:rsidRPr="00FB10AE">
              <w:rPr>
                <w:sz w:val="22"/>
                <w:szCs w:val="22"/>
              </w:rPr>
              <w:t xml:space="preserve">Mycobacteria expression vector 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4FC7C2" w14:textId="4C39CECD" w:rsidR="007C190D" w:rsidRPr="008A0B28" w:rsidRDefault="003F532E" w:rsidP="00AC047C">
            <w:pPr>
              <w:spacing w:after="0" w:line="240" w:lineRule="auto"/>
              <w:rPr>
                <w:rFonts w:ascii="Times New Roman" w:hAnsi="Times New Roman"/>
                <w:bCs/>
              </w:rPr>
            </w:pPr>
            <w:r w:rsidRPr="008A0B28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EZSBTbWV0PC9BdXRob3I+PFllYXI+MTk5OTwvWWVhcj48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 </w:instrText>
            </w:r>
            <w:r w:rsidR="00164C25">
              <w:rPr>
                <w:rFonts w:ascii="Times New Roman" w:hAnsi="Times New Roman"/>
                <w:bCs/>
              </w:rPr>
              <w:fldChar w:fldCharType="begin">
                <w:fldData xml:space="preserve">PEVuZE5vdGU+PENpdGU+PEF1dGhvcj5EZSBTbWV0PC9BdXRob3I+PFllYXI+MTk5OTwvWWVhcj48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</w:fldData>
              </w:fldChar>
            </w:r>
            <w:r w:rsidR="00164C25">
              <w:rPr>
                <w:rFonts w:ascii="Times New Roman" w:hAnsi="Times New Roman"/>
                <w:bCs/>
              </w:rPr>
              <w:instrText xml:space="preserve"> ADDIN EN.CITE.DATA </w:instrText>
            </w:r>
            <w:r w:rsidR="00164C25">
              <w:rPr>
                <w:rFonts w:ascii="Times New Roman" w:hAnsi="Times New Roman"/>
                <w:bCs/>
              </w:rPr>
            </w:r>
            <w:r w:rsidR="00164C25">
              <w:rPr>
                <w:rFonts w:ascii="Times New Roman" w:hAnsi="Times New Roman"/>
                <w:bCs/>
              </w:rPr>
              <w:fldChar w:fldCharType="end"/>
            </w:r>
            <w:r w:rsidRPr="008A0B28">
              <w:rPr>
                <w:rFonts w:ascii="Times New Roman" w:hAnsi="Times New Roman"/>
                <w:bCs/>
              </w:rPr>
            </w:r>
            <w:r w:rsidRPr="008A0B28">
              <w:rPr>
                <w:rFonts w:ascii="Times New Roman" w:hAnsi="Times New Roman"/>
                <w:bCs/>
              </w:rPr>
              <w:fldChar w:fldCharType="separate"/>
            </w:r>
            <w:r w:rsidR="00164C25">
              <w:rPr>
                <w:rFonts w:ascii="Times New Roman" w:hAnsi="Times New Roman"/>
                <w:bCs/>
                <w:noProof/>
              </w:rPr>
              <w:t>(</w:t>
            </w:r>
            <w:hyperlink w:anchor="_ENREF_3" w:tooltip="De Smet, 1999 #128" w:history="1">
              <w:r w:rsidR="00AC047C">
                <w:rPr>
                  <w:rFonts w:ascii="Times New Roman" w:hAnsi="Times New Roman"/>
                  <w:bCs/>
                  <w:noProof/>
                </w:rPr>
                <w:t>De Smet et al., 1999</w:t>
              </w:r>
            </w:hyperlink>
            <w:r w:rsidR="00164C25">
              <w:rPr>
                <w:rFonts w:ascii="Times New Roman" w:hAnsi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/>
                <w:bCs/>
              </w:rPr>
              <w:fldChar w:fldCharType="end"/>
            </w:r>
          </w:p>
        </w:tc>
      </w:tr>
      <w:tr w:rsidR="007C190D" w:rsidRPr="00004385" w14:paraId="6FDB5EB5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EF78B" w14:textId="77777777" w:rsidR="007C190D" w:rsidRPr="00004385" w:rsidRDefault="007C190D" w:rsidP="00882981">
            <w:pPr>
              <w:pStyle w:val="Default"/>
              <w:rPr>
                <w:sz w:val="22"/>
                <w:szCs w:val="22"/>
              </w:rPr>
            </w:pPr>
            <w:r w:rsidRPr="00004385">
              <w:rPr>
                <w:sz w:val="22"/>
                <w:szCs w:val="22"/>
              </w:rPr>
              <w:t>p19Kpro-</w:t>
            </w:r>
            <w:r w:rsidRPr="00004385">
              <w:rPr>
                <w:i/>
                <w:sz w:val="22"/>
                <w:szCs w:val="22"/>
              </w:rPr>
              <w:t>phoP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B8955" w14:textId="45DFB280" w:rsidR="007C190D" w:rsidRPr="00004385" w:rsidRDefault="007C190D" w:rsidP="00882981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04385">
              <w:rPr>
                <w:rFonts w:ascii="Times New Roman" w:hAnsi="Times New Roman" w:cs="Times New Roman"/>
              </w:rPr>
              <w:t>His</w:t>
            </w:r>
            <w:r w:rsidRPr="00004385">
              <w:rPr>
                <w:rFonts w:ascii="Times New Roman" w:hAnsi="Times New Roman" w:cs="Times New Roman"/>
                <w:vertAlign w:val="subscript"/>
              </w:rPr>
              <w:t>6</w:t>
            </w:r>
            <w:r w:rsidR="00CC6A1C" w:rsidRPr="00004385">
              <w:rPr>
                <w:rFonts w:ascii="Times New Roman" w:hAnsi="Times New Roman" w:cs="Times New Roman"/>
              </w:rPr>
              <w:t>-t</w:t>
            </w:r>
            <w:r w:rsidRPr="00004385">
              <w:rPr>
                <w:rFonts w:ascii="Times New Roman" w:hAnsi="Times New Roman" w:cs="Times New Roman"/>
              </w:rPr>
              <w:t xml:space="preserve">agged </w:t>
            </w:r>
            <w:proofErr w:type="spellStart"/>
            <w:r w:rsidRPr="00004385">
              <w:rPr>
                <w:rFonts w:ascii="Times New Roman" w:hAnsi="Times New Roman" w:cs="Times New Roman"/>
              </w:rPr>
              <w:t>PhoP</w:t>
            </w:r>
            <w:proofErr w:type="spellEnd"/>
            <w:r w:rsidRPr="00004385">
              <w:rPr>
                <w:rFonts w:ascii="Times New Roman" w:hAnsi="Times New Roman" w:cs="Times New Roman"/>
              </w:rPr>
              <w:t xml:space="preserve"> residues 1-247 cloned in </w:t>
            </w:r>
            <w:r w:rsidRPr="00004385">
              <w:rPr>
                <w:rFonts w:ascii="Times New Roman" w:hAnsi="Times New Roman" w:cs="Times New Roman"/>
                <w:lang w:val="en-US"/>
              </w:rPr>
              <w:t>p19Kpro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1042B2" w14:textId="0B512479" w:rsidR="007C190D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bCs/>
              </w:rPr>
              <w:fldChar w:fldCharType="begin"/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 &lt;EndNote&gt;&lt;Cite&gt;&lt;Author&gt;Anil Kumar&lt;/Author&gt;&lt;Year&gt;2016&lt;/Year&gt;&lt;RecNum&gt;725&lt;/RecNum&gt;&lt;DisplayText&gt;(Anil Kumar et al., 2016)&lt;/DisplayText&gt;&lt;record&gt;&lt;rec-number&gt;725&lt;/rec-number&gt;&lt;foreign-keys&gt;&lt;key app="EN" db-id="w90wsz2rmrzss7er9znv55vs0vsavtv0ewze" timestamp="1474354592"&gt;725&lt;/key&gt;&lt;/foreign-keys&gt;&lt;ref-type name="Journal Article"&gt;17&lt;/ref-type&gt;&lt;contributors&gt;&lt;authors&gt;&lt;author&gt;Anil Kumar, V.&lt;/author&gt;&lt;author&gt;Goyal, R.&lt;/author&gt;&lt;author&gt;Bansal, R.&lt;/author&gt;&lt;author&gt;Singh, N.&lt;/author&gt;&lt;author&gt;Sevalkar, R. R.&lt;/author&gt;&lt;author&gt;Kumar, A.&lt;/author&gt;&lt;author&gt;Sarkar, D.&lt;/author&gt;&lt;/authors&gt;&lt;/contributors&gt;&lt;auth-address&gt;From the Council of Scientific and Industrial Research-Institute of Microbial Technology, Sector 39 A, Chandigarh 160036, India.&amp;#xD;From the Council of Scientific and Industrial Research-Institute of Microbial Technology, Sector 39 A, Chandigarh 160036, India dibyendu@imtech.res.in.&lt;/auth-address&gt;&lt;titles&gt;&lt;title&gt;EspR-dependent ESAT-6 Protein Secretion of Mycobacterium tuberculosis Requires the Presence of Virulence Regulator PhoP&lt;/title&gt;&lt;secondary-title&gt;The Journal of biological chemistry&lt;/secondary-title&gt;&lt;alt-title&gt;J Biol Chem&lt;/alt-title&gt;&lt;/titles&gt;&lt;periodical&gt;&lt;full-title&gt;The Journal of biological chemistry&lt;/full-title&gt;&lt;abbr-1&gt;J Biol Chem&lt;/abbr-1&gt;&lt;/periodical&gt;&lt;alt-periodical&gt;&lt;full-title&gt;The Journal of biological chemistry&lt;/full-title&gt;&lt;abbr-1&gt;J Biol Chem&lt;/abbr-1&gt;&lt;/alt-periodical&gt;&lt;pages&gt;19018-30&lt;/pages&gt;&lt;volume&gt;291&lt;/volume&gt;&lt;number&gt;36&lt;/number&gt;&lt;edition&gt;2016/07/23&lt;/edition&gt;&lt;dates&gt;&lt;year&gt;2016&lt;/year&gt;&lt;pub-dates&gt;&lt;date&gt;Sep 2&lt;/date&gt;&lt;/pub-dates&gt;&lt;/dates&gt;&lt;isbn&gt;1083-351X (Electronic)&amp;#xD;0021-9258 (Linking)&lt;/isbn&gt;&lt;accession-num&gt;27445330&lt;/accession-num&gt;&lt;urls&gt;&lt;related-urls&gt;&lt;url&gt;http://www.ncbi.nlm.nih.gov/pubmed/27445330&lt;/url&gt;&lt;/related-urls&gt;&lt;/urls&gt;&lt;custom2&gt;5009273&lt;/custom2&gt;&lt;electronic-resource-num&gt;10.1074/jbc.M116.746289&lt;/electronic-resource-num&gt;&lt;language&gt;eng&lt;/language&gt;&lt;/record&gt;&lt;/Cite&gt;&lt;/EndNote&gt;</w:instrText>
            </w:r>
            <w:r w:rsidRPr="008A0B28">
              <w:rPr>
                <w:rFonts w:ascii="Times New Roman" w:hAnsi="Times New Roman" w:cs="Times New Roman"/>
                <w:bCs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1" w:tooltip="Anil Kumar, 2016 #725" w:history="1">
              <w:r w:rsidR="00AC047C">
                <w:rPr>
                  <w:rFonts w:ascii="Times New Roman" w:hAnsi="Times New Roman" w:cs="Times New Roman"/>
                  <w:bCs/>
                  <w:noProof/>
                </w:rPr>
                <w:t>Anil Kumar et al., 2016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004385" w:rsidRPr="00004385" w14:paraId="6CC71D7C" w14:textId="77777777" w:rsidTr="00CC6A1C">
        <w:tc>
          <w:tcPr>
            <w:tcW w:w="25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CD40DC" w14:textId="7563E16E" w:rsidR="00004385" w:rsidRPr="00004385" w:rsidRDefault="00004385" w:rsidP="00004385">
            <w:pPr>
              <w:pStyle w:val="Default"/>
              <w:rPr>
                <w:iCs/>
                <w:sz w:val="22"/>
                <w:szCs w:val="22"/>
              </w:rPr>
            </w:pPr>
            <w:r w:rsidRPr="00004385">
              <w:rPr>
                <w:sz w:val="22"/>
                <w:szCs w:val="22"/>
              </w:rPr>
              <w:t>p19Kpro-</w:t>
            </w:r>
            <w:r w:rsidRPr="00004385">
              <w:rPr>
                <w:i/>
                <w:sz w:val="22"/>
                <w:szCs w:val="22"/>
              </w:rPr>
              <w:t>phoP</w:t>
            </w:r>
            <w:r w:rsidRPr="00F52841">
              <w:rPr>
                <w:iCs/>
                <w:sz w:val="22"/>
                <w:szCs w:val="22"/>
                <w:vertAlign w:val="superscript"/>
              </w:rPr>
              <w:t>FLAG</w:t>
            </w:r>
          </w:p>
        </w:tc>
        <w:tc>
          <w:tcPr>
            <w:tcW w:w="5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3E228B" w14:textId="32F357B3" w:rsidR="00004385" w:rsidRPr="00004385" w:rsidRDefault="00004385" w:rsidP="00004385">
            <w:pPr>
              <w:pStyle w:val="Default"/>
              <w:rPr>
                <w:sz w:val="22"/>
                <w:szCs w:val="22"/>
              </w:rPr>
            </w:pPr>
            <w:r w:rsidRPr="00004385">
              <w:rPr>
                <w:sz w:val="22"/>
                <w:szCs w:val="22"/>
              </w:rPr>
              <w:t xml:space="preserve">FLAG-tagged </w:t>
            </w:r>
            <w:proofErr w:type="spellStart"/>
            <w:r w:rsidRPr="00004385">
              <w:rPr>
                <w:sz w:val="22"/>
                <w:szCs w:val="22"/>
              </w:rPr>
              <w:t>PhoP</w:t>
            </w:r>
            <w:proofErr w:type="spellEnd"/>
            <w:r w:rsidRPr="00004385">
              <w:rPr>
                <w:sz w:val="22"/>
                <w:szCs w:val="22"/>
              </w:rPr>
              <w:t xml:space="preserve"> residues 1-247 cloned in </w:t>
            </w:r>
            <w:r w:rsidRPr="00004385">
              <w:rPr>
                <w:sz w:val="22"/>
                <w:szCs w:val="22"/>
                <w:lang w:val="en-US"/>
              </w:rPr>
              <w:t>p19Kpro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C01A8B" w14:textId="5BE3BC2F" w:rsidR="00004385" w:rsidRPr="00004385" w:rsidRDefault="00004385" w:rsidP="00004385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is study</w:t>
            </w:r>
          </w:p>
        </w:tc>
      </w:tr>
    </w:tbl>
    <w:p w14:paraId="5EBA1E2D" w14:textId="27FD6F7D" w:rsidR="007C190D" w:rsidRDefault="007C190D" w:rsidP="007C190D">
      <w:pPr>
        <w:spacing w:after="0" w:line="240" w:lineRule="auto"/>
        <w:jc w:val="both"/>
        <w:rPr>
          <w:rFonts w:ascii="Times New Roman" w:hAnsi="Times New Roman"/>
        </w:rPr>
      </w:pPr>
    </w:p>
    <w:p w14:paraId="40AAD871" w14:textId="77777777" w:rsidR="0064322A" w:rsidRDefault="0064322A" w:rsidP="007C190D">
      <w:pPr>
        <w:spacing w:after="0" w:line="240" w:lineRule="auto"/>
        <w:jc w:val="both"/>
        <w:rPr>
          <w:rFonts w:ascii="Times New Roman" w:hAnsi="Times New Roman"/>
        </w:rPr>
      </w:pPr>
    </w:p>
    <w:p w14:paraId="25248AC7" w14:textId="77777777" w:rsidR="007C190D" w:rsidRDefault="007C190D" w:rsidP="007C190D">
      <w:pPr>
        <w:spacing w:after="0" w:line="480" w:lineRule="auto"/>
        <w:jc w:val="both"/>
        <w:rPr>
          <w:rFonts w:ascii="Times New Roman" w:hAnsi="Times New Roman"/>
        </w:rPr>
      </w:pPr>
      <w:proofErr w:type="spellStart"/>
      <w:proofErr w:type="gramStart"/>
      <w:r w:rsidRPr="0098469E">
        <w:rPr>
          <w:rFonts w:ascii="Times New Roman" w:hAnsi="Times New Roman"/>
          <w:vertAlign w:val="superscript"/>
        </w:rPr>
        <w:t>a</w:t>
      </w:r>
      <w:proofErr w:type="spellEnd"/>
      <w:proofErr w:type="gramEnd"/>
      <w:r>
        <w:rPr>
          <w:rFonts w:ascii="Times New Roman" w:hAnsi="Times New Roman"/>
          <w:vertAlign w:val="superscript"/>
        </w:rPr>
        <w:t xml:space="preserve"> </w:t>
      </w:r>
      <w:r>
        <w:rPr>
          <w:rFonts w:ascii="Times New Roman" w:hAnsi="Times New Roman"/>
        </w:rPr>
        <w:t>ampicillin resistance</w:t>
      </w:r>
      <w:r w:rsidRPr="00CB71BB">
        <w:rPr>
          <w:rFonts w:ascii="Times New Roman" w:hAnsi="Times New Roman"/>
        </w:rPr>
        <w:t xml:space="preserve">; </w:t>
      </w:r>
      <w:r>
        <w:rPr>
          <w:rFonts w:ascii="Times New Roman" w:hAnsi="Times New Roman"/>
          <w:vertAlign w:val="superscript"/>
        </w:rPr>
        <w:t xml:space="preserve">b </w:t>
      </w:r>
      <w:r w:rsidRPr="00CB71BB">
        <w:rPr>
          <w:rFonts w:ascii="Times New Roman" w:hAnsi="Times New Roman"/>
        </w:rPr>
        <w:t>hygromycin</w:t>
      </w:r>
      <w:r>
        <w:rPr>
          <w:rFonts w:ascii="Times New Roman" w:hAnsi="Times New Roman"/>
        </w:rPr>
        <w:t xml:space="preserve"> </w:t>
      </w:r>
      <w:r w:rsidRPr="00CB71BB">
        <w:rPr>
          <w:rFonts w:ascii="Times New Roman" w:hAnsi="Times New Roman"/>
        </w:rPr>
        <w:t>resistance</w:t>
      </w:r>
    </w:p>
    <w:p w14:paraId="05ECB363" w14:textId="77777777" w:rsidR="007C190D" w:rsidRDefault="007C190D" w:rsidP="007C190D">
      <w:pPr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vertAlign w:val="superscript"/>
        </w:rPr>
        <w:t xml:space="preserve">c </w:t>
      </w:r>
      <w:r>
        <w:rPr>
          <w:rFonts w:ascii="Times New Roman" w:hAnsi="Times New Roman"/>
        </w:rPr>
        <w:t xml:space="preserve">streptomycin resistance; </w:t>
      </w:r>
      <w:r>
        <w:rPr>
          <w:rFonts w:ascii="Times New Roman" w:hAnsi="Times New Roman"/>
          <w:vertAlign w:val="superscript"/>
        </w:rPr>
        <w:t xml:space="preserve">d </w:t>
      </w:r>
      <w:r>
        <w:rPr>
          <w:rFonts w:ascii="Times New Roman" w:hAnsi="Times New Roman"/>
        </w:rPr>
        <w:t>kanamycin resistance</w:t>
      </w:r>
    </w:p>
    <w:p w14:paraId="64AA8E31" w14:textId="77777777" w:rsidR="007C190D" w:rsidRDefault="007C190D" w:rsidP="007C190D">
      <w:pPr>
        <w:spacing w:after="0" w:line="480" w:lineRule="auto"/>
        <w:jc w:val="both"/>
        <w:rPr>
          <w:rFonts w:ascii="Times New Roman" w:hAnsi="Times New Roman"/>
        </w:rPr>
      </w:pPr>
    </w:p>
    <w:p w14:paraId="7E1DD499" w14:textId="77777777" w:rsidR="007C190D" w:rsidRDefault="007C190D" w:rsidP="007C190D">
      <w:pPr>
        <w:rPr>
          <w:rFonts w:ascii="Times New Roman" w:hAnsi="Times New Roman"/>
          <w:vertAlign w:val="superscript"/>
        </w:rPr>
      </w:pPr>
      <w:r>
        <w:rPr>
          <w:rFonts w:ascii="Times New Roman" w:hAnsi="Times New Roman"/>
          <w:vertAlign w:val="superscript"/>
        </w:rPr>
        <w:br w:type="page"/>
      </w:r>
    </w:p>
    <w:p w14:paraId="5971F9E0" w14:textId="1D0D3BF8" w:rsidR="007C190D" w:rsidRPr="00B8444D" w:rsidRDefault="00D219C6" w:rsidP="007C190D">
      <w:pPr>
        <w:rPr>
          <w:rFonts w:ascii="Times New Roman" w:hAnsi="Times New Roman"/>
          <w:iCs/>
        </w:rPr>
      </w:pPr>
      <w:bookmarkStart w:id="2" w:name="_Hlk114663773"/>
      <w:r>
        <w:rPr>
          <w:rFonts w:ascii="Times New Roman" w:hAnsi="Times New Roman"/>
          <w:iCs/>
        </w:rPr>
        <w:lastRenderedPageBreak/>
        <w:t>Supplementary file 1c</w:t>
      </w:r>
    </w:p>
    <w:p w14:paraId="048BEFCE" w14:textId="77777777" w:rsidR="007C190D" w:rsidRPr="008B4D32" w:rsidRDefault="007C190D" w:rsidP="007C190D">
      <w:pPr>
        <w:pStyle w:val="Default"/>
        <w:rPr>
          <w:b/>
          <w:color w:val="auto"/>
          <w:sz w:val="22"/>
          <w:szCs w:val="22"/>
        </w:rPr>
      </w:pPr>
    </w:p>
    <w:p w14:paraId="077B54C2" w14:textId="66D6AFF4" w:rsidR="007C190D" w:rsidRPr="008B4D32" w:rsidRDefault="00004385" w:rsidP="007C190D">
      <w:pPr>
        <w:spacing w:after="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>Sequence of o</w:t>
      </w:r>
      <w:r w:rsidR="007C190D" w:rsidRPr="008B4D32">
        <w:rPr>
          <w:rFonts w:ascii="Times New Roman" w:hAnsi="Times New Roman"/>
        </w:rPr>
        <w:t>ligonucleotide</w:t>
      </w:r>
      <w:r>
        <w:rPr>
          <w:rFonts w:ascii="Times New Roman" w:hAnsi="Times New Roman"/>
        </w:rPr>
        <w:t xml:space="preserve"> primers</w:t>
      </w:r>
      <w:r w:rsidR="007C190D" w:rsidRPr="008B4D32">
        <w:rPr>
          <w:rFonts w:ascii="Times New Roman" w:hAnsi="Times New Roman"/>
        </w:rPr>
        <w:t xml:space="preserve"> used in </w:t>
      </w:r>
      <w:proofErr w:type="spellStart"/>
      <w:r w:rsidR="0008473B" w:rsidRPr="0008473B">
        <w:rPr>
          <w:rFonts w:ascii="Times New Roman" w:hAnsi="Times New Roman"/>
          <w:vertAlign w:val="superscript"/>
        </w:rPr>
        <w:t>a</w:t>
      </w:r>
      <w:r w:rsidR="007C190D" w:rsidRPr="008B4D32">
        <w:rPr>
          <w:rFonts w:ascii="Times New Roman" w:hAnsi="Times New Roman"/>
        </w:rPr>
        <w:t>RT</w:t>
      </w:r>
      <w:proofErr w:type="spellEnd"/>
      <w:r w:rsidR="007C190D" w:rsidRPr="008B4D32">
        <w:rPr>
          <w:rFonts w:ascii="Times New Roman" w:hAnsi="Times New Roman"/>
        </w:rPr>
        <w:t xml:space="preserve">-qPCR </w:t>
      </w:r>
      <w:r>
        <w:rPr>
          <w:rFonts w:ascii="Times New Roman" w:hAnsi="Times New Roman"/>
        </w:rPr>
        <w:t xml:space="preserve">and </w:t>
      </w:r>
      <w:proofErr w:type="spellStart"/>
      <w:r w:rsidR="0008473B" w:rsidRPr="0008473B">
        <w:rPr>
          <w:rFonts w:ascii="Times New Roman" w:hAnsi="Times New Roman"/>
          <w:vertAlign w:val="superscript"/>
        </w:rPr>
        <w:t>b</w:t>
      </w:r>
      <w:r>
        <w:rPr>
          <w:rFonts w:ascii="Times New Roman" w:hAnsi="Times New Roman"/>
        </w:rPr>
        <w:t>ChIP</w:t>
      </w:r>
      <w:proofErr w:type="spellEnd"/>
      <w:r>
        <w:rPr>
          <w:rFonts w:ascii="Times New Roman" w:hAnsi="Times New Roman"/>
        </w:rPr>
        <w:t xml:space="preserve">-qPCR </w:t>
      </w:r>
      <w:r w:rsidR="007C190D" w:rsidRPr="008B4D32">
        <w:rPr>
          <w:rFonts w:ascii="Times New Roman" w:hAnsi="Times New Roman"/>
        </w:rPr>
        <w:t xml:space="preserve">experiments </w:t>
      </w:r>
      <w:r w:rsidR="007C190D">
        <w:rPr>
          <w:rFonts w:ascii="Times New Roman" w:hAnsi="Times New Roman"/>
        </w:rPr>
        <w:t>reported in t</w:t>
      </w:r>
      <w:r w:rsidR="007C190D" w:rsidRPr="008B4D32">
        <w:rPr>
          <w:rFonts w:ascii="Times New Roman" w:hAnsi="Times New Roman"/>
        </w:rPr>
        <w:t>his study</w:t>
      </w:r>
    </w:p>
    <w:bookmarkEnd w:id="2"/>
    <w:p w14:paraId="216F3C51" w14:textId="57D7FBCC" w:rsidR="007C190D" w:rsidRDefault="007C190D" w:rsidP="007C190D">
      <w:pPr>
        <w:spacing w:after="0" w:line="240" w:lineRule="auto"/>
        <w:rPr>
          <w:rFonts w:ascii="Times New Roman" w:hAnsi="Times New Roman"/>
        </w:rPr>
      </w:pPr>
    </w:p>
    <w:p w14:paraId="13E3B421" w14:textId="77777777" w:rsidR="002B348A" w:rsidRPr="008B4D32" w:rsidRDefault="002B348A" w:rsidP="007C190D">
      <w:pPr>
        <w:spacing w:after="0" w:line="240" w:lineRule="auto"/>
        <w:rPr>
          <w:rFonts w:ascii="Times New Roman" w:hAnsi="Times New Roman"/>
        </w:rPr>
      </w:pPr>
    </w:p>
    <w:tbl>
      <w:tblPr>
        <w:tblW w:w="80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696"/>
        <w:gridCol w:w="4366"/>
        <w:gridCol w:w="1984"/>
      </w:tblGrid>
      <w:tr w:rsidR="007C190D" w:rsidRPr="00427E64" w14:paraId="36CDC4D6" w14:textId="77777777" w:rsidTr="0008473B">
        <w:tc>
          <w:tcPr>
            <w:tcW w:w="1696" w:type="dxa"/>
          </w:tcPr>
          <w:p w14:paraId="7AFB4876" w14:textId="77777777" w:rsidR="007C190D" w:rsidRPr="0008473B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08473B">
              <w:rPr>
                <w:rFonts w:ascii="Times New Roman" w:hAnsi="Times New Roman" w:cs="Times New Roman"/>
                <w:bCs/>
              </w:rPr>
              <w:t>Primers</w:t>
            </w:r>
            <w:r w:rsidRPr="0008473B">
              <w:rPr>
                <w:rFonts w:ascii="Times New Roman" w:hAnsi="Times New Roman" w:cs="Times New Roman"/>
                <w:bCs/>
                <w:vertAlign w:val="superscript"/>
              </w:rPr>
              <w:t>a</w:t>
            </w:r>
            <w:proofErr w:type="spellEnd"/>
          </w:p>
        </w:tc>
        <w:tc>
          <w:tcPr>
            <w:tcW w:w="4366" w:type="dxa"/>
          </w:tcPr>
          <w:p w14:paraId="1517BDBF" w14:textId="77777777" w:rsidR="007C190D" w:rsidRPr="0008473B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08473B">
              <w:rPr>
                <w:rFonts w:ascii="Times New Roman" w:hAnsi="Times New Roman" w:cs="Times New Roman"/>
                <w:bCs/>
              </w:rPr>
              <w:t>Sequences (5’-3’)</w:t>
            </w:r>
          </w:p>
        </w:tc>
        <w:tc>
          <w:tcPr>
            <w:tcW w:w="1984" w:type="dxa"/>
          </w:tcPr>
          <w:p w14:paraId="4AD70AFF" w14:textId="77777777" w:rsidR="007C190D" w:rsidRPr="0008473B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08473B">
              <w:rPr>
                <w:rFonts w:ascii="Times New Roman" w:hAnsi="Times New Roman" w:cs="Times New Roman"/>
                <w:bCs/>
              </w:rPr>
              <w:t>Reference</w:t>
            </w:r>
          </w:p>
        </w:tc>
      </w:tr>
      <w:tr w:rsidR="009466A6" w:rsidRPr="00427E64" w14:paraId="6A148627" w14:textId="77777777" w:rsidTr="0008473B">
        <w:trPr>
          <w:trHeight w:val="301"/>
        </w:trPr>
        <w:tc>
          <w:tcPr>
            <w:tcW w:w="1696" w:type="dxa"/>
          </w:tcPr>
          <w:p w14:paraId="6282F652" w14:textId="0F592EEA" w:rsidR="009466A6" w:rsidRPr="00060F7E" w:rsidRDefault="009466A6" w:rsidP="009466A6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060F7E">
              <w:rPr>
                <w:rFonts w:ascii="Times New Roman" w:eastAsia="Times New Roman" w:hAnsi="Times New Roman" w:cs="Times New Roman"/>
                <w:lang w:eastAsia="en-IN"/>
              </w:rPr>
              <w:t>FPaprART</w:t>
            </w:r>
            <w:proofErr w:type="spellEnd"/>
          </w:p>
        </w:tc>
        <w:tc>
          <w:tcPr>
            <w:tcW w:w="4366" w:type="dxa"/>
          </w:tcPr>
          <w:p w14:paraId="55309855" w14:textId="6B697DB4" w:rsidR="009466A6" w:rsidRPr="00060F7E" w:rsidRDefault="009466A6" w:rsidP="009466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60F7E">
              <w:rPr>
                <w:rFonts w:ascii="Times New Roman" w:hAnsi="Times New Roman" w:cs="Times New Roman"/>
              </w:rPr>
              <w:t>TTGACCATGACAGCGAGTGT</w:t>
            </w:r>
          </w:p>
        </w:tc>
        <w:tc>
          <w:tcPr>
            <w:tcW w:w="1984" w:type="dxa"/>
          </w:tcPr>
          <w:p w14:paraId="4450C7F9" w14:textId="60F989A3" w:rsidR="009466A6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bCs/>
              </w:rPr>
              <w:fldChar w:fldCharType="begin"/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 &lt;EndNote&gt;&lt;Cite&gt;&lt;Author&gt;Bansal&lt;/Author&gt;&lt;Year&gt;2017&lt;/Year&gt;&lt;RecNum&gt;733&lt;/RecNum&gt;&lt;DisplayText&gt;(Bansal et al., 2017)&lt;/DisplayText&gt;&lt;record&gt;&lt;rec-number&gt;733&lt;/rec-number&gt;&lt;foreign-keys&gt;&lt;key app="EN" db-id="w90wsz2rmrzss7er9znv55vs0vsavtv0ewze" timestamp="1495088303"&gt;733&lt;/key&gt;&lt;/foreign-keys&gt;&lt;ref-type name="Journal Article"&gt;17&lt;/ref-type&gt;&lt;contributors&gt;&lt;authors&gt;&lt;author&gt;Bansal, R.&lt;/author&gt;&lt;author&gt;Anil Kumar, V.&lt;/author&gt;&lt;author&gt;Sevalkar, R. R.&lt;/author&gt;&lt;author&gt;Singh, P. R.&lt;/author&gt;&lt;author&gt;Sarkar, D.&lt;/author&gt;&lt;/authors&gt;&lt;/contributors&gt;&lt;auth-address&gt;CSIR-Institute of Microbial Technology, Sector 39 A, Chandigarh, 160036, India.&lt;/auth-address&gt;&lt;titles&gt;&lt;title&gt;Mycobacterium tuberculosis virulence-regulator PhoP interacts with alternative sigma factor SigE during acid-stress response&lt;/title&gt;&lt;secondary-title&gt;Molecular microbiology&lt;/secondary-title&gt;&lt;alt-title&gt;Mol Microbiol&lt;/alt-title&gt;&lt;/titles&gt;&lt;periodical&gt;&lt;full-title&gt;Molecular microbiology&lt;/full-title&gt;&lt;abbr-1&gt;Mol Microbiol&lt;/abbr-1&gt;&lt;/periodical&gt;&lt;alt-periodical&gt;&lt;full-title&gt;Molecular microbiology&lt;/full-title&gt;&lt;abbr-1&gt;Mol Microbiol&lt;/abbr-1&gt;&lt;/alt-periodical&gt;&lt;pages&gt;400-411&lt;/pages&gt;&lt;volume&gt;104&lt;/volume&gt;&lt;number&gt;3&lt;/number&gt;&lt;edition&gt;2017/02/01&lt;/edition&gt;&lt;dates&gt;&lt;year&gt;2017&lt;/year&gt;&lt;pub-dates&gt;&lt;date&gt;May&lt;/date&gt;&lt;/pub-dates&gt;&lt;/dates&gt;&lt;isbn&gt;1365-2958 (Electronic)&amp;#xD;0950-382X (Linking)&lt;/isbn&gt;&lt;accession-num&gt;28142206&lt;/accession-num&gt;&lt;urls&gt;&lt;related-urls&gt;&lt;url&gt;http://www.ncbi.nlm.nih.gov/pubmed/28142206&lt;/url&gt;&lt;/related-urls&gt;&lt;/urls&gt;&lt;electronic-resource-num&gt;10.1111/mmi.13635&lt;/electronic-resource-num&gt;&lt;language&gt;eng&lt;/language&gt;&lt;/record&gt;&lt;/Cite&gt;&lt;/EndNote&gt;</w:instrText>
            </w:r>
            <w:r w:rsidRPr="008A0B28">
              <w:rPr>
                <w:rFonts w:ascii="Times New Roman" w:hAnsi="Times New Roman" w:cs="Times New Roman"/>
                <w:bCs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2" w:tooltip="Bansal, 2017 #733" w:history="1">
              <w:r w:rsidR="00AC047C">
                <w:rPr>
                  <w:rFonts w:ascii="Times New Roman" w:hAnsi="Times New Roman" w:cs="Times New Roman"/>
                  <w:bCs/>
                  <w:noProof/>
                </w:rPr>
                <w:t>Bansal et al., 2017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9466A6" w:rsidRPr="00427E64" w14:paraId="3152743E" w14:textId="77777777" w:rsidTr="0008473B">
        <w:tc>
          <w:tcPr>
            <w:tcW w:w="1696" w:type="dxa"/>
          </w:tcPr>
          <w:p w14:paraId="133371C1" w14:textId="5F6B0D9B" w:rsidR="009466A6" w:rsidRPr="00060F7E" w:rsidRDefault="009466A6" w:rsidP="009466A6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060F7E">
              <w:rPr>
                <w:rFonts w:ascii="Times New Roman" w:hAnsi="Times New Roman" w:cs="Times New Roman"/>
              </w:rPr>
              <w:t>RPaprART</w:t>
            </w:r>
            <w:proofErr w:type="spellEnd"/>
          </w:p>
        </w:tc>
        <w:tc>
          <w:tcPr>
            <w:tcW w:w="4366" w:type="dxa"/>
          </w:tcPr>
          <w:p w14:paraId="379FC564" w14:textId="28F5D89D" w:rsidR="009466A6" w:rsidRPr="00060F7E" w:rsidRDefault="009466A6" w:rsidP="009466A6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TGGACAGAAATGCAGGATG</w:t>
            </w:r>
          </w:p>
        </w:tc>
        <w:tc>
          <w:tcPr>
            <w:tcW w:w="1984" w:type="dxa"/>
          </w:tcPr>
          <w:p w14:paraId="076463B9" w14:textId="5D0F1161" w:rsidR="009466A6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bCs/>
              </w:rPr>
              <w:fldChar w:fldCharType="begin"/>
            </w:r>
            <w:r w:rsidR="00164C25">
              <w:rPr>
                <w:rFonts w:ascii="Times New Roman" w:hAnsi="Times New Roman" w:cs="Times New Roman"/>
                <w:bCs/>
              </w:rPr>
              <w:instrText xml:space="preserve"> ADDIN EN.CITE &lt;EndNote&gt;&lt;Cite&gt;&lt;Author&gt;Bansal&lt;/Author&gt;&lt;Year&gt;2017&lt;/Year&gt;&lt;RecNum&gt;733&lt;/RecNum&gt;&lt;DisplayText&gt;(Bansal et al., 2017)&lt;/DisplayText&gt;&lt;record&gt;&lt;rec-number&gt;733&lt;/rec-number&gt;&lt;foreign-keys&gt;&lt;key app="EN" db-id="w90wsz2rmrzss7er9znv55vs0vsavtv0ewze" timestamp="1495088303"&gt;733&lt;/key&gt;&lt;/foreign-keys&gt;&lt;ref-type name="Journal Article"&gt;17&lt;/ref-type&gt;&lt;contributors&gt;&lt;authors&gt;&lt;author&gt;Bansal, R.&lt;/author&gt;&lt;author&gt;Anil Kumar, V.&lt;/author&gt;&lt;author&gt;Sevalkar, R. R.&lt;/author&gt;&lt;author&gt;Singh, P. R.&lt;/author&gt;&lt;author&gt;Sarkar, D.&lt;/author&gt;&lt;/authors&gt;&lt;/contributors&gt;&lt;auth-address&gt;CSIR-Institute of Microbial Technology, Sector 39 A, Chandigarh, 160036, India.&lt;/auth-address&gt;&lt;titles&gt;&lt;title&gt;Mycobacterium tuberculosis virulence-regulator PhoP interacts with alternative sigma factor SigE during acid-stress response&lt;/title&gt;&lt;secondary-title&gt;Molecular microbiology&lt;/secondary-title&gt;&lt;alt-title&gt;Mol Microbiol&lt;/alt-title&gt;&lt;/titles&gt;&lt;periodical&gt;&lt;full-title&gt;Molecular microbiology&lt;/full-title&gt;&lt;abbr-1&gt;Mol Microbiol&lt;/abbr-1&gt;&lt;/periodical&gt;&lt;alt-periodical&gt;&lt;full-title&gt;Molecular microbiology&lt;/full-title&gt;&lt;abbr-1&gt;Mol Microbiol&lt;/abbr-1&gt;&lt;/alt-periodical&gt;&lt;pages&gt;400-411&lt;/pages&gt;&lt;volume&gt;104&lt;/volume&gt;&lt;number&gt;3&lt;/number&gt;&lt;edition&gt;2017/02/01&lt;/edition&gt;&lt;dates&gt;&lt;year&gt;2017&lt;/year&gt;&lt;pub-dates&gt;&lt;date&gt;May&lt;/date&gt;&lt;/pub-dates&gt;&lt;/dates&gt;&lt;isbn&gt;1365-2958 (Electronic)&amp;#xD;0950-382X (Linking)&lt;/isbn&gt;&lt;accession-num&gt;28142206&lt;/accession-num&gt;&lt;urls&gt;&lt;related-urls&gt;&lt;url&gt;http://www.ncbi.nlm.nih.gov/pubmed/28142206&lt;/url&gt;&lt;/related-urls&gt;&lt;/urls&gt;&lt;electronic-resource-num&gt;10.1111/mmi.13635&lt;/electronic-resource-num&gt;&lt;language&gt;eng&lt;/language&gt;&lt;/record&gt;&lt;/Cite&gt;&lt;/EndNote&gt;</w:instrText>
            </w:r>
            <w:r w:rsidRPr="008A0B28">
              <w:rPr>
                <w:rFonts w:ascii="Times New Roman" w:hAnsi="Times New Roman" w:cs="Times New Roman"/>
                <w:bCs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</w:rPr>
              <w:t>(</w:t>
            </w:r>
            <w:hyperlink w:anchor="_ENREF_2" w:tooltip="Bansal, 2017 #733" w:history="1">
              <w:r w:rsidR="00AC047C">
                <w:rPr>
                  <w:rFonts w:ascii="Times New Roman" w:hAnsi="Times New Roman" w:cs="Times New Roman"/>
                  <w:bCs/>
                  <w:noProof/>
                </w:rPr>
                <w:t>Bansal et al., 2017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</w:rPr>
              <w:t>)</w:t>
            </w:r>
            <w:r w:rsidRPr="008A0B28"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</w:tr>
      <w:tr w:rsidR="0075424B" w:rsidRPr="00427E64" w14:paraId="018793C3" w14:textId="77777777" w:rsidTr="0008473B">
        <w:trPr>
          <w:trHeight w:val="278"/>
        </w:trPr>
        <w:tc>
          <w:tcPr>
            <w:tcW w:w="1696" w:type="dxa"/>
          </w:tcPr>
          <w:p w14:paraId="17EBEB01" w14:textId="57AE3F7D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427E64">
              <w:rPr>
                <w:rFonts w:ascii="Times New Roman" w:hAnsi="Times New Roman" w:cs="Times New Roman"/>
                <w:color w:val="000000"/>
              </w:rPr>
              <w:t>FPcrpRT</w:t>
            </w:r>
            <w:proofErr w:type="spellEnd"/>
          </w:p>
        </w:tc>
        <w:tc>
          <w:tcPr>
            <w:tcW w:w="4366" w:type="dxa"/>
          </w:tcPr>
          <w:p w14:paraId="50A3329F" w14:textId="52C6830A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ATCATCATCTCGGGGAAGGT</w:t>
            </w:r>
          </w:p>
        </w:tc>
        <w:tc>
          <w:tcPr>
            <w:tcW w:w="1984" w:type="dxa"/>
          </w:tcPr>
          <w:p w14:paraId="1FD9CC83" w14:textId="249DEE4D" w:rsidR="0075424B" w:rsidRPr="008A0B28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1FA2C4A3" w14:textId="77777777" w:rsidTr="0008473B">
        <w:trPr>
          <w:trHeight w:val="287"/>
        </w:trPr>
        <w:tc>
          <w:tcPr>
            <w:tcW w:w="1696" w:type="dxa"/>
          </w:tcPr>
          <w:p w14:paraId="493C4EF8" w14:textId="59CBC761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427E64">
              <w:rPr>
                <w:rFonts w:ascii="Times New Roman" w:hAnsi="Times New Roman" w:cs="Times New Roman"/>
                <w:color w:val="000000"/>
              </w:rPr>
              <w:t>RPcrpRT</w:t>
            </w:r>
            <w:proofErr w:type="spellEnd"/>
          </w:p>
        </w:tc>
        <w:tc>
          <w:tcPr>
            <w:tcW w:w="4366" w:type="dxa"/>
          </w:tcPr>
          <w:p w14:paraId="29AE639A" w14:textId="79ACB20C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CAGCTGTTCGGAGATTTCG</w:t>
            </w:r>
          </w:p>
        </w:tc>
        <w:tc>
          <w:tcPr>
            <w:tcW w:w="1984" w:type="dxa"/>
          </w:tcPr>
          <w:p w14:paraId="222FD247" w14:textId="71376015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1629BC98" w14:textId="77777777" w:rsidTr="0008473B">
        <w:trPr>
          <w:trHeight w:val="287"/>
        </w:trPr>
        <w:tc>
          <w:tcPr>
            <w:tcW w:w="1696" w:type="dxa"/>
          </w:tcPr>
          <w:p w14:paraId="7F8985EF" w14:textId="746DEADB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27E64">
              <w:rPr>
                <w:rFonts w:ascii="Times New Roman" w:hAnsi="Times New Roman" w:cs="Times New Roman"/>
                <w:color w:val="000000"/>
              </w:rPr>
              <w:t>FPcmrRT</w:t>
            </w:r>
            <w:proofErr w:type="spellEnd"/>
          </w:p>
        </w:tc>
        <w:tc>
          <w:tcPr>
            <w:tcW w:w="4366" w:type="dxa"/>
          </w:tcPr>
          <w:p w14:paraId="59E42C11" w14:textId="37D7BCAF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ATTGGCCGAAACGTTACAAG</w:t>
            </w:r>
          </w:p>
        </w:tc>
        <w:tc>
          <w:tcPr>
            <w:tcW w:w="1984" w:type="dxa"/>
          </w:tcPr>
          <w:p w14:paraId="217B66F6" w14:textId="6A6E596B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5E321CA7" w14:textId="77777777" w:rsidTr="0008473B">
        <w:trPr>
          <w:trHeight w:val="287"/>
        </w:trPr>
        <w:tc>
          <w:tcPr>
            <w:tcW w:w="1696" w:type="dxa"/>
          </w:tcPr>
          <w:p w14:paraId="5FE53CE2" w14:textId="26694187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27E64">
              <w:rPr>
                <w:rFonts w:ascii="Times New Roman" w:hAnsi="Times New Roman" w:cs="Times New Roman"/>
                <w:color w:val="000000"/>
              </w:rPr>
              <w:t>RPcmrRT</w:t>
            </w:r>
            <w:proofErr w:type="spellEnd"/>
          </w:p>
        </w:tc>
        <w:tc>
          <w:tcPr>
            <w:tcW w:w="4366" w:type="dxa"/>
          </w:tcPr>
          <w:p w14:paraId="785D80DE" w14:textId="2F03A1D9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ACCATCGGCATCTCCAGTAG</w:t>
            </w:r>
          </w:p>
        </w:tc>
        <w:tc>
          <w:tcPr>
            <w:tcW w:w="1984" w:type="dxa"/>
          </w:tcPr>
          <w:p w14:paraId="3625AB87" w14:textId="3964D873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5EA9D132" w14:textId="77777777" w:rsidTr="0008473B">
        <w:tc>
          <w:tcPr>
            <w:tcW w:w="1696" w:type="dxa"/>
          </w:tcPr>
          <w:p w14:paraId="425E68B2" w14:textId="75D8328F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060F7E">
              <w:rPr>
                <w:rFonts w:ascii="Times New Roman" w:hAnsi="Times New Roman" w:cs="Times New Roman"/>
                <w:bCs/>
                <w:color w:val="000000"/>
              </w:rPr>
              <w:t>FPicl1RT</w:t>
            </w:r>
          </w:p>
        </w:tc>
        <w:tc>
          <w:tcPr>
            <w:tcW w:w="4366" w:type="dxa"/>
          </w:tcPr>
          <w:p w14:paraId="3AE35971" w14:textId="02189469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60F7E">
              <w:rPr>
                <w:rFonts w:ascii="Times New Roman" w:hAnsi="Times New Roman" w:cs="Times New Roman"/>
              </w:rPr>
              <w:t>GCTTCTACCGCACCAAGAAC</w:t>
            </w:r>
          </w:p>
        </w:tc>
        <w:tc>
          <w:tcPr>
            <w:tcW w:w="1984" w:type="dxa"/>
          </w:tcPr>
          <w:p w14:paraId="3EEB29A7" w14:textId="040233ED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060F7E">
              <w:rPr>
                <w:rFonts w:ascii="Times New Roman" w:hAnsi="Times New Roman" w:cs="Times New Roman"/>
                <w:bCs/>
                <w:color w:val="000000"/>
              </w:rPr>
              <w:t>This study</w:t>
            </w:r>
          </w:p>
        </w:tc>
      </w:tr>
      <w:tr w:rsidR="0075424B" w:rsidRPr="00427E64" w14:paraId="62A91964" w14:textId="77777777" w:rsidTr="0008473B">
        <w:tc>
          <w:tcPr>
            <w:tcW w:w="1696" w:type="dxa"/>
          </w:tcPr>
          <w:p w14:paraId="33CB49BA" w14:textId="638EABEB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RPicl1RT</w:t>
            </w:r>
          </w:p>
        </w:tc>
        <w:tc>
          <w:tcPr>
            <w:tcW w:w="4366" w:type="dxa"/>
          </w:tcPr>
          <w:p w14:paraId="18D820E4" w14:textId="73663644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60F7E">
              <w:rPr>
                <w:rFonts w:ascii="Times New Roman" w:hAnsi="Times New Roman" w:cs="Times New Roman"/>
              </w:rPr>
              <w:t>TCGAGGTGCTTTTTCCAGTT</w:t>
            </w:r>
          </w:p>
        </w:tc>
        <w:tc>
          <w:tcPr>
            <w:tcW w:w="1984" w:type="dxa"/>
          </w:tcPr>
          <w:p w14:paraId="367286C6" w14:textId="333CD2CE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7643B3A4" w14:textId="77777777" w:rsidTr="0008473B">
        <w:tc>
          <w:tcPr>
            <w:tcW w:w="1696" w:type="dxa"/>
          </w:tcPr>
          <w:p w14:paraId="0C400BC4" w14:textId="3F6FE54E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060F7E">
              <w:rPr>
                <w:rFonts w:ascii="Times New Roman" w:hAnsi="Times New Roman" w:cs="Times New Roman"/>
                <w:iCs/>
              </w:rPr>
              <w:t>FPphoPRT</w:t>
            </w:r>
            <w:proofErr w:type="spellEnd"/>
          </w:p>
        </w:tc>
        <w:tc>
          <w:tcPr>
            <w:tcW w:w="4366" w:type="dxa"/>
          </w:tcPr>
          <w:p w14:paraId="10100A0A" w14:textId="42BCAB37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</w:rPr>
              <w:t>GCCTCAAGTTCCAGGGCTTT</w:t>
            </w:r>
          </w:p>
        </w:tc>
        <w:tc>
          <w:tcPr>
            <w:tcW w:w="1984" w:type="dxa"/>
          </w:tcPr>
          <w:p w14:paraId="525DDF13" w14:textId="5B013A91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iCs/>
              </w:rPr>
              <w:t>This study</w:t>
            </w:r>
          </w:p>
        </w:tc>
      </w:tr>
      <w:tr w:rsidR="0075424B" w:rsidRPr="00427E64" w14:paraId="75706669" w14:textId="77777777" w:rsidTr="0008473B">
        <w:tc>
          <w:tcPr>
            <w:tcW w:w="1696" w:type="dxa"/>
          </w:tcPr>
          <w:p w14:paraId="1E4F8F52" w14:textId="5930A17E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060F7E">
              <w:rPr>
                <w:rFonts w:ascii="Times New Roman" w:hAnsi="Times New Roman" w:cs="Times New Roman"/>
                <w:iCs/>
              </w:rPr>
              <w:t>RPphoPRT</w:t>
            </w:r>
            <w:proofErr w:type="spellEnd"/>
          </w:p>
        </w:tc>
        <w:tc>
          <w:tcPr>
            <w:tcW w:w="4366" w:type="dxa"/>
          </w:tcPr>
          <w:p w14:paraId="6D39F043" w14:textId="39B0504A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</w:rPr>
              <w:t>CCGGGCCCGATCCA</w:t>
            </w:r>
          </w:p>
        </w:tc>
        <w:tc>
          <w:tcPr>
            <w:tcW w:w="1984" w:type="dxa"/>
          </w:tcPr>
          <w:p w14:paraId="62C33260" w14:textId="3C0507D7" w:rsidR="0075424B" w:rsidRPr="00060F7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iCs/>
              </w:rPr>
              <w:t>This study</w:t>
            </w:r>
          </w:p>
        </w:tc>
      </w:tr>
      <w:tr w:rsidR="0075424B" w:rsidRPr="00427E64" w14:paraId="56D82146" w14:textId="77777777" w:rsidTr="0008473B">
        <w:tc>
          <w:tcPr>
            <w:tcW w:w="1696" w:type="dxa"/>
          </w:tcPr>
          <w:p w14:paraId="7415CCAB" w14:textId="280A9E98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060F7E">
              <w:rPr>
                <w:rFonts w:ascii="Times New Roman" w:hAnsi="Times New Roman" w:cs="Times New Roman"/>
                <w:color w:val="000000"/>
              </w:rPr>
              <w:t>FPumaART</w:t>
            </w:r>
            <w:proofErr w:type="spellEnd"/>
          </w:p>
        </w:tc>
        <w:tc>
          <w:tcPr>
            <w:tcW w:w="4366" w:type="dxa"/>
          </w:tcPr>
          <w:p w14:paraId="0359A626" w14:textId="3A72FEBE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</w:rPr>
              <w:t>CGTTATGCGGCATTCTTTG</w:t>
            </w:r>
          </w:p>
        </w:tc>
        <w:tc>
          <w:tcPr>
            <w:tcW w:w="1984" w:type="dxa"/>
          </w:tcPr>
          <w:p w14:paraId="2147B42F" w14:textId="68A38A79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6649FE34" w14:textId="77777777" w:rsidTr="0008473B">
        <w:tc>
          <w:tcPr>
            <w:tcW w:w="1696" w:type="dxa"/>
          </w:tcPr>
          <w:p w14:paraId="65C3FFE1" w14:textId="650440C9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060F7E">
              <w:rPr>
                <w:rFonts w:ascii="Times New Roman" w:hAnsi="Times New Roman" w:cs="Times New Roman"/>
                <w:color w:val="000000"/>
              </w:rPr>
              <w:t>RPumaART</w:t>
            </w:r>
            <w:proofErr w:type="spellEnd"/>
          </w:p>
        </w:tc>
        <w:tc>
          <w:tcPr>
            <w:tcW w:w="4366" w:type="dxa"/>
          </w:tcPr>
          <w:p w14:paraId="2B3C5612" w14:textId="6F365062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</w:rPr>
              <w:t>TGCGCAAATTTGAAGATGTC</w:t>
            </w:r>
          </w:p>
        </w:tc>
        <w:tc>
          <w:tcPr>
            <w:tcW w:w="1984" w:type="dxa"/>
          </w:tcPr>
          <w:p w14:paraId="44BEC9A1" w14:textId="11B6B8FD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5C20F189" w14:textId="77777777" w:rsidTr="0008473B">
        <w:tc>
          <w:tcPr>
            <w:tcW w:w="1696" w:type="dxa"/>
          </w:tcPr>
          <w:p w14:paraId="3C816F18" w14:textId="29E37F47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FPwhiB1RT</w:t>
            </w:r>
          </w:p>
        </w:tc>
        <w:tc>
          <w:tcPr>
            <w:tcW w:w="4366" w:type="dxa"/>
          </w:tcPr>
          <w:p w14:paraId="4C8FBE70" w14:textId="17969792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CACAAGGCGGTCTGTCGT</w:t>
            </w:r>
          </w:p>
        </w:tc>
        <w:tc>
          <w:tcPr>
            <w:tcW w:w="1984" w:type="dxa"/>
          </w:tcPr>
          <w:p w14:paraId="4189BCE8" w14:textId="0741682D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2F74A076" w14:textId="77777777" w:rsidTr="0008473B">
        <w:tc>
          <w:tcPr>
            <w:tcW w:w="1696" w:type="dxa"/>
          </w:tcPr>
          <w:p w14:paraId="6CCA7BF5" w14:textId="7346394C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RPwhiB1RT</w:t>
            </w:r>
          </w:p>
        </w:tc>
        <w:tc>
          <w:tcPr>
            <w:tcW w:w="4366" w:type="dxa"/>
          </w:tcPr>
          <w:p w14:paraId="2F025D24" w14:textId="6811063A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GAGTCCTGGCCGGTATTCAG</w:t>
            </w:r>
          </w:p>
        </w:tc>
        <w:tc>
          <w:tcPr>
            <w:tcW w:w="1984" w:type="dxa"/>
          </w:tcPr>
          <w:p w14:paraId="08BC00BA" w14:textId="7028D561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60F7E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6FA0C68B" w14:textId="77777777" w:rsidTr="0008473B">
        <w:tc>
          <w:tcPr>
            <w:tcW w:w="1696" w:type="dxa"/>
          </w:tcPr>
          <w:p w14:paraId="283C8DE2" w14:textId="620C7D59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17C1E">
              <w:rPr>
                <w:rFonts w:ascii="Times New Roman" w:hAnsi="Times New Roman" w:cs="Times New Roman"/>
                <w:color w:val="000000"/>
              </w:rPr>
              <w:t>FPrpoBRT</w:t>
            </w:r>
            <w:proofErr w:type="spellEnd"/>
          </w:p>
        </w:tc>
        <w:tc>
          <w:tcPr>
            <w:tcW w:w="4366" w:type="dxa"/>
          </w:tcPr>
          <w:p w14:paraId="361BE7BA" w14:textId="14319EDE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C5644D">
              <w:rPr>
                <w:rFonts w:ascii="Times New Roman" w:eastAsia="SimSun" w:hAnsi="Times New Roman" w:cs="Times New Roman"/>
                <w:color w:val="000000"/>
                <w:lang w:val="en-US" w:eastAsia="zh-CN" w:bidi="ar"/>
              </w:rPr>
              <w:t>GGAGGCGATCACACCGCAGACGTT</w:t>
            </w:r>
          </w:p>
        </w:tc>
        <w:tc>
          <w:tcPr>
            <w:tcW w:w="1984" w:type="dxa"/>
          </w:tcPr>
          <w:p w14:paraId="67958F21" w14:textId="4EA874D4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2CD476AD" w14:textId="77777777" w:rsidTr="0008473B">
        <w:tc>
          <w:tcPr>
            <w:tcW w:w="1696" w:type="dxa"/>
          </w:tcPr>
          <w:p w14:paraId="05EDAF5F" w14:textId="2F96BC1D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17C1E">
              <w:rPr>
                <w:rFonts w:ascii="Times New Roman" w:hAnsi="Times New Roman" w:cs="Times New Roman"/>
                <w:color w:val="000000"/>
              </w:rPr>
              <w:t>RPrpoBRT</w:t>
            </w:r>
            <w:proofErr w:type="spellEnd"/>
          </w:p>
        </w:tc>
        <w:tc>
          <w:tcPr>
            <w:tcW w:w="4366" w:type="dxa"/>
          </w:tcPr>
          <w:p w14:paraId="0A6D8025" w14:textId="44BB68DF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C5644D">
              <w:rPr>
                <w:rFonts w:ascii="Times New Roman" w:eastAsia="SimSun" w:hAnsi="Times New Roman" w:cs="Times New Roman"/>
                <w:color w:val="000000"/>
                <w:lang w:val="en-US" w:eastAsia="zh-CN" w:bidi="ar"/>
              </w:rPr>
              <w:t>CCTCCAGCCCGGCACGCTCACGT</w:t>
            </w:r>
          </w:p>
        </w:tc>
        <w:tc>
          <w:tcPr>
            <w:tcW w:w="1984" w:type="dxa"/>
          </w:tcPr>
          <w:p w14:paraId="25D9BA80" w14:textId="64B2FFA9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4B942443" w14:textId="77777777" w:rsidTr="0008473B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61DCE2" w14:textId="498D66AB" w:rsidR="0075424B" w:rsidRPr="00417C1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17C1E">
              <w:rPr>
                <w:rFonts w:ascii="Times New Roman" w:hAnsi="Times New Roman" w:cs="Times New Roman"/>
                <w:color w:val="000000"/>
              </w:rPr>
              <w:t>FP16SrDNART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C637C14" w14:textId="6CED749B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CTGAGATACGGCCCAGACTC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9BEB05" w14:textId="35F73BFF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5424B" w:rsidRPr="00427E64" w14:paraId="1B23D8E4" w14:textId="77777777" w:rsidTr="0008473B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400B84" w14:textId="7B7EBF93" w:rsidR="0075424B" w:rsidRPr="00417C1E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17C1E">
              <w:rPr>
                <w:rFonts w:ascii="Times New Roman" w:hAnsi="Times New Roman" w:cs="Times New Roman"/>
                <w:color w:val="000000"/>
              </w:rPr>
              <w:t>RP16SrDNART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066D04" w14:textId="3537C501" w:rsidR="0075424B" w:rsidRPr="00C5644D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bookmarkStart w:id="3" w:name="_Hlk92877018"/>
            <w:r w:rsidRPr="00C5644D">
              <w:rPr>
                <w:rFonts w:ascii="Times New Roman" w:hAnsi="Times New Roman" w:cs="Times New Roman"/>
                <w:color w:val="000000"/>
              </w:rPr>
              <w:t>CGTCGATGGTGAAAGAGGTT</w:t>
            </w:r>
            <w:bookmarkEnd w:id="3"/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9116C9" w14:textId="4B05C0B6" w:rsidR="0075424B" w:rsidRPr="00427E64" w:rsidRDefault="0075424B" w:rsidP="0075424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427E64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7C190D" w:rsidRPr="008B4D32" w14:paraId="67F5C104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679CD1" w14:textId="409B7014" w:rsidR="007C190D" w:rsidRPr="0008473B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Cs/>
              </w:rPr>
            </w:pPr>
            <w:proofErr w:type="spellStart"/>
            <w:r w:rsidRPr="0008473B">
              <w:rPr>
                <w:rFonts w:ascii="Times New Roman" w:hAnsi="Times New Roman" w:cs="Times New Roman"/>
                <w:bCs/>
              </w:rPr>
              <w:t>Primers</w:t>
            </w:r>
            <w:r w:rsidR="0008473B" w:rsidRPr="0008473B">
              <w:rPr>
                <w:rFonts w:ascii="Times New Roman" w:hAnsi="Times New Roman" w:cs="Times New Roman"/>
                <w:bCs/>
                <w:vertAlign w:val="superscript"/>
              </w:rPr>
              <w:t>b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7DDC3" w14:textId="38299AA0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034188" w14:textId="045E7E8D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  <w:color w:val="000000"/>
              </w:rPr>
            </w:pPr>
          </w:p>
        </w:tc>
      </w:tr>
      <w:tr w:rsidR="007C190D" w:rsidRPr="000D4496" w14:paraId="72A666E4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FAA2A6" w14:textId="77777777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FPespA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3E9F3B" w14:textId="77777777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376160">
              <w:rPr>
                <w:rFonts w:ascii="Times New Roman" w:hAnsi="Times New Roman" w:cs="Times New Roman"/>
              </w:rPr>
              <w:t>CGTGATCTTGATACGGCTC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6F8DFA" w14:textId="0461FBD0" w:rsidR="007C190D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164C25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Anil Kumar&lt;/Author&gt;&lt;Year&gt;2016&lt;/Year&gt;&lt;RecNum&gt;725&lt;/RecNum&gt;&lt;DisplayText&gt;(Anil Kumar et al., 2016)&lt;/DisplayText&gt;&lt;record&gt;&lt;rec-number&gt;725&lt;/rec-number&gt;&lt;foreign-keys&gt;&lt;key app="EN" db-id="w90wsz2rmrzss7er9znv55vs0vsavtv0ewze" timestamp="1474354592"&gt;725&lt;/key&gt;&lt;/foreign-keys&gt;&lt;ref-type name="Journal Article"&gt;17&lt;/ref-type&gt;&lt;contributors&gt;&lt;authors&gt;&lt;author&gt;Anil Kumar, V.&lt;/author&gt;&lt;author&gt;Goyal, R.&lt;/author&gt;&lt;author&gt;Bansal, R.&lt;/author&gt;&lt;author&gt;Singh, N.&lt;/author&gt;&lt;author&gt;Sevalkar, R. R.&lt;/author&gt;&lt;author&gt;Kumar, A.&lt;/author&gt;&lt;author&gt;Sarkar, D.&lt;/author&gt;&lt;/authors&gt;&lt;/contributors&gt;&lt;auth-address&gt;From the Council of Scientific and Industrial Research-Institute of Microbial Technology, Sector 39 A, Chandigarh 160036, India.&amp;#xD;From the Council of Scientific and Industrial Research-Institute of Microbial Technology, Sector 39 A, Chandigarh 160036, India dibyendu@imtech.res.in.&lt;/auth-address&gt;&lt;titles&gt;&lt;title&gt;EspR-dependent ESAT-6 Protein Secretion of Mycobacterium tuberculosis Requires the Presence of Virulence Regulator PhoP&lt;/title&gt;&lt;secondary-title&gt;The Journal of biological chemistry&lt;/secondary-title&gt;&lt;alt-title&gt;J Biol Chem&lt;/alt-title&gt;&lt;/titles&gt;&lt;periodical&gt;&lt;full-title&gt;The Journal of biological chemistry&lt;/full-title&gt;&lt;abbr-1&gt;J Biol Chem&lt;/abbr-1&gt;&lt;/periodical&gt;&lt;alt-periodical&gt;&lt;full-title&gt;The Journal of biological chemistry&lt;/full-title&gt;&lt;abbr-1&gt;J Biol Chem&lt;/abbr-1&gt;&lt;/alt-periodical&gt;&lt;pages&gt;19018-30&lt;/pages&gt;&lt;volume&gt;291&lt;/volume&gt;&lt;number&gt;36&lt;/number&gt;&lt;edition&gt;2016/07/23&lt;/edition&gt;&lt;dates&gt;&lt;year&gt;2016&lt;/year&gt;&lt;pub-dates&gt;&lt;date&gt;Sep 2&lt;/date&gt;&lt;/pub-dates&gt;&lt;/dates&gt;&lt;isbn&gt;1083-351X (Electronic)&amp;#xD;0021-9258 (Linking)&lt;/isbn&gt;&lt;accession-num&gt;27445330&lt;/accession-num&gt;&lt;urls&gt;&lt;related-urls&gt;&lt;url&gt;http://www.ncbi.nlm.nih.gov/pubmed/27445330&lt;/url&gt;&lt;/related-urls&gt;&lt;/urls&gt;&lt;custom2&gt;5009273&lt;/custom2&gt;&lt;electronic-resource-num&gt;10.1074/jbc.M116.746289&lt;/electronic-resource-num&gt;&lt;language&gt;eng&lt;/language&gt;&lt;/record&gt;&lt;/Cite&gt;&lt;/EndNote&gt;</w:instrText>
            </w:r>
            <w:r w:rsidRPr="008A0B28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164C25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1" w:tooltip="Anil Kumar, 2016 #725" w:history="1">
              <w:r w:rsidR="00AC047C">
                <w:rPr>
                  <w:rFonts w:ascii="Times New Roman" w:hAnsi="Times New Roman" w:cs="Times New Roman"/>
                  <w:noProof/>
                  <w:color w:val="000000"/>
                </w:rPr>
                <w:t>Anil Kumar et al., 2016</w:t>
              </w:r>
            </w:hyperlink>
            <w:r w:rsidR="00164C25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8A0B28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7C190D" w:rsidRPr="000D4496" w14:paraId="7657092E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C62612" w14:textId="77777777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RPespA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AF7A72" w14:textId="77777777" w:rsidR="007C190D" w:rsidRPr="00376160" w:rsidRDefault="007C190D" w:rsidP="00882981">
            <w:pPr>
              <w:spacing w:after="0" w:line="240" w:lineRule="auto"/>
              <w:rPr>
                <w:rFonts w:ascii="Times New Roman" w:hAnsi="Times New Roman" w:cs="Times New Roman"/>
                <w:b/>
              </w:rPr>
            </w:pPr>
            <w:r w:rsidRPr="00376160">
              <w:rPr>
                <w:rFonts w:ascii="Times New Roman" w:hAnsi="Times New Roman" w:cs="Times New Roman"/>
              </w:rPr>
              <w:t>GTTGTTGGTACCCTCGGCAAGATCGGC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F955A3" w14:textId="303A71AC" w:rsidR="007C190D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164C25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Anil Kumar&lt;/Author&gt;&lt;Year&gt;2016&lt;/Year&gt;&lt;RecNum&gt;725&lt;/RecNum&gt;&lt;DisplayText&gt;(Anil Kumar et al., 2016)&lt;/DisplayText&gt;&lt;record&gt;&lt;rec-number&gt;725&lt;/rec-number&gt;&lt;foreign-keys&gt;&lt;key app="EN" db-id="w90wsz2rmrzss7er9znv55vs0vsavtv0ewze" timestamp="1474354592"&gt;725&lt;/key&gt;&lt;/foreign-keys&gt;&lt;ref-type name="Journal Article"&gt;17&lt;/ref-type&gt;&lt;contributors&gt;&lt;authors&gt;&lt;author&gt;Anil Kumar, V.&lt;/author&gt;&lt;author&gt;Goyal, R.&lt;/author&gt;&lt;author&gt;Bansal, R.&lt;/author&gt;&lt;author&gt;Singh, N.&lt;/author&gt;&lt;author&gt;Sevalkar, R. R.&lt;/author&gt;&lt;author&gt;Kumar, A.&lt;/author&gt;&lt;author&gt;Sarkar, D.&lt;/author&gt;&lt;/authors&gt;&lt;/contributors&gt;&lt;auth-address&gt;From the Council of Scientific and Industrial Research-Institute of Microbial Technology, Sector 39 A, Chandigarh 160036, India.&amp;#xD;From the Council of Scientific and Industrial Research-Institute of Microbial Technology, Sector 39 A, Chandigarh 160036, India dibyendu@imtech.res.in.&lt;/auth-address&gt;&lt;titles&gt;&lt;title&gt;EspR-dependent ESAT-6 Protein Secretion of Mycobacterium tuberculosis Requires the Presence of Virulence Regulator PhoP&lt;/title&gt;&lt;secondary-title&gt;The Journal of biological chemistry&lt;/secondary-title&gt;&lt;alt-title&gt;J Biol Chem&lt;/alt-title&gt;&lt;/titles&gt;&lt;periodical&gt;&lt;full-title&gt;The Journal of biological chemistry&lt;/full-title&gt;&lt;abbr-1&gt;J Biol Chem&lt;/abbr-1&gt;&lt;/periodical&gt;&lt;alt-periodical&gt;&lt;full-title&gt;The Journal of biological chemistry&lt;/full-title&gt;&lt;abbr-1&gt;J Biol Chem&lt;/abbr-1&gt;&lt;/alt-periodical&gt;&lt;pages&gt;19018-30&lt;/pages&gt;&lt;volume&gt;291&lt;/volume&gt;&lt;number&gt;36&lt;/number&gt;&lt;edition&gt;2016/07/23&lt;/edition&gt;&lt;dates&gt;&lt;year&gt;2016&lt;/year&gt;&lt;pub-dates&gt;&lt;date&gt;Sep 2&lt;/date&gt;&lt;/pub-dates&gt;&lt;/dates&gt;&lt;isbn&gt;1083-351X (Electronic)&amp;#xD;0021-9258 (Linking)&lt;/isbn&gt;&lt;accession-num&gt;27445330&lt;/accession-num&gt;&lt;urls&gt;&lt;related-urls&gt;&lt;url&gt;http://www.ncbi.nlm.nih.gov/pubmed/27445330&lt;/url&gt;&lt;/related-urls&gt;&lt;/urls&gt;&lt;custom2&gt;5009273&lt;/custom2&gt;&lt;electronic-resource-num&gt;10.1074/jbc.M116.746289&lt;/electronic-resource-num&gt;&lt;language&gt;eng&lt;/language&gt;&lt;/record&gt;&lt;/Cite&gt;&lt;/EndNote&gt;</w:instrText>
            </w:r>
            <w:r w:rsidRPr="008A0B28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164C25">
              <w:rPr>
                <w:rFonts w:ascii="Times New Roman" w:hAnsi="Times New Roman" w:cs="Times New Roman"/>
                <w:noProof/>
                <w:color w:val="000000"/>
              </w:rPr>
              <w:t>(</w:t>
            </w:r>
            <w:hyperlink w:anchor="_ENREF_1" w:tooltip="Anil Kumar, 2016 #725" w:history="1">
              <w:r w:rsidR="00AC047C">
                <w:rPr>
                  <w:rFonts w:ascii="Times New Roman" w:hAnsi="Times New Roman" w:cs="Times New Roman"/>
                  <w:noProof/>
                  <w:color w:val="000000"/>
                </w:rPr>
                <w:t>Anil Kumar et al., 2016</w:t>
              </w:r>
            </w:hyperlink>
            <w:r w:rsidR="00164C25">
              <w:rPr>
                <w:rFonts w:ascii="Times New Roman" w:hAnsi="Times New Roman" w:cs="Times New Roman"/>
                <w:noProof/>
                <w:color w:val="000000"/>
              </w:rPr>
              <w:t>)</w:t>
            </w:r>
            <w:r w:rsidRPr="008A0B28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08473B" w:rsidRPr="000D4496" w14:paraId="590BDBE2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08280B" w14:textId="2714F173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  <w:color w:val="000000"/>
              </w:rPr>
              <w:t>FPgapdh</w:t>
            </w:r>
            <w:r w:rsidRPr="00F52841">
              <w:rPr>
                <w:rFonts w:ascii="Times New Roman" w:hAnsi="Times New Roman" w:cs="Times New Roman"/>
                <w:color w:val="000000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F4EB10" w14:textId="697F9EA5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GAGTAGGCATCAACGGGTTT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EAA014" w14:textId="5FF5FFEC" w:rsidR="0008473B" w:rsidRPr="008A0B28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08473B" w:rsidRPr="000D4496" w14:paraId="442C70FB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FF44EB" w14:textId="7B67F4B8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  <w:color w:val="000000"/>
              </w:rPr>
              <w:t>RPgapdh</w:t>
            </w:r>
            <w:r w:rsidRPr="00F52841">
              <w:rPr>
                <w:rFonts w:ascii="Times New Roman" w:hAnsi="Times New Roman" w:cs="Times New Roman"/>
                <w:color w:val="000000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03C0B6" w14:textId="5E243DF0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GTGCTGTTGTCGGTGATGTC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D05020C" w14:textId="2F690D36" w:rsidR="0008473B" w:rsidRPr="008A0B28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</w:rPr>
              <w:t>This study</w:t>
            </w:r>
          </w:p>
        </w:tc>
      </w:tr>
      <w:tr w:rsidR="0008473B" w:rsidRPr="00F13076" w14:paraId="5B31DFEF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F7394D" w14:textId="77777777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Picl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5E434B" w14:textId="77777777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76160">
              <w:rPr>
                <w:rFonts w:ascii="Times New Roman" w:hAnsi="Times New Roman" w:cs="Times New Roman"/>
              </w:rPr>
              <w:t>AATAATAAGCTTACCGGATCCGCA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488C0E" w14:textId="77777777" w:rsidR="0008473B" w:rsidRPr="008A0B28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08473B" w:rsidRPr="00F13076" w14:paraId="0AFE91F4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68AE6A" w14:textId="77777777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76160">
              <w:rPr>
                <w:rFonts w:ascii="Times New Roman" w:hAnsi="Times New Roman" w:cs="Times New Roman"/>
              </w:rPr>
              <w:t>RPicl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F7E324" w14:textId="77777777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376160">
              <w:rPr>
                <w:rFonts w:ascii="Times New Roman" w:hAnsi="Times New Roman" w:cs="Times New Roman"/>
              </w:rPr>
              <w:t>AATAATGGTACCGTTCGTGTCC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D18C42" w14:textId="77777777" w:rsidR="0008473B" w:rsidRPr="008A0B28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08473B" w:rsidRPr="00F13076" w14:paraId="013ED1D6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31FD2E" w14:textId="60EA2AB7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FP16SrDNA</w:t>
            </w:r>
            <w:r w:rsidRPr="00F52841">
              <w:rPr>
                <w:rFonts w:ascii="Times New Roman" w:hAnsi="Times New Roman" w:cs="Times New Roman"/>
                <w:color w:val="000000"/>
                <w:vertAlign w:val="superscript"/>
              </w:rPr>
              <w:t>up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FCAA8C1" w14:textId="12759BBB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CTGAGATACGGCCCAGACTC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B89BD3" w14:textId="19A789B9" w:rsidR="0008473B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</w:instrText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instrText xml:space="preserve"> ADDIN EN.CITE.DATA </w:instrText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9" w:tooltip="Singh, 2014 #161" w:history="1">
              <w:r w:rsidR="00AC047C">
                <w:rPr>
                  <w:rFonts w:ascii="Times New Roman" w:hAnsi="Times New Roman" w:cs="Times New Roman"/>
                  <w:bCs/>
                  <w:noProof/>
                  <w:color w:val="000000"/>
                </w:rPr>
                <w:t>Singh et al., 2014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08473B" w:rsidRPr="00F13076" w14:paraId="7D5113E6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04ACAC" w14:textId="7A2C40EF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RP16SrDNA</w:t>
            </w:r>
            <w:r w:rsidRPr="00F52841">
              <w:rPr>
                <w:rFonts w:ascii="Times New Roman" w:hAnsi="Times New Roman" w:cs="Times New Roman"/>
                <w:color w:val="000000"/>
                <w:vertAlign w:val="superscript"/>
              </w:rPr>
              <w:t>up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612996" w14:textId="0EC419B9" w:rsidR="0008473B" w:rsidRPr="00376160" w:rsidRDefault="0008473B" w:rsidP="0008473B">
            <w:pPr>
              <w:spacing w:after="0" w:line="240" w:lineRule="auto"/>
              <w:rPr>
                <w:rFonts w:ascii="Times New Roman" w:hAnsi="Times New Roman" w:cs="Times New Roman"/>
                <w:bCs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CGTCGATGGTGAAAGAGGTT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2854265" w14:textId="196775EE" w:rsidR="0008473B" w:rsidRPr="008A0B28" w:rsidRDefault="003F532E" w:rsidP="00AC047C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instrText xml:space="preserve"> ADDIN EN.CITE </w:instrText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fldChar w:fldCharType="begin">
                <w:fldData xml:space="preserve">PEVuZE5vdGU+PENpdGU+PEF1dGhvcj5TaW5naDwvQXV0aG9yPjxZZWFyPjIwMTQ8L1llYXI+PFJl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</w:fldData>
              </w:fldCha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instrText xml:space="preserve"> ADDIN EN.CITE.DATA </w:instrText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</w:r>
            <w:r w:rsidR="00164C25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separate"/>
            </w:r>
            <w:r w:rsidR="00164C25">
              <w:rPr>
                <w:rFonts w:ascii="Times New Roman" w:hAnsi="Times New Roman" w:cs="Times New Roman"/>
                <w:bCs/>
                <w:noProof/>
                <w:color w:val="000000"/>
              </w:rPr>
              <w:t>(</w:t>
            </w:r>
            <w:hyperlink w:anchor="_ENREF_9" w:tooltip="Singh, 2014 #161" w:history="1">
              <w:r w:rsidR="00AC047C">
                <w:rPr>
                  <w:rFonts w:ascii="Times New Roman" w:hAnsi="Times New Roman" w:cs="Times New Roman"/>
                  <w:bCs/>
                  <w:noProof/>
                  <w:color w:val="000000"/>
                </w:rPr>
                <w:t>Singh et al., 2014</w:t>
              </w:r>
            </w:hyperlink>
            <w:r w:rsidR="00164C25">
              <w:rPr>
                <w:rFonts w:ascii="Times New Roman" w:hAnsi="Times New Roman" w:cs="Times New Roman"/>
                <w:bCs/>
                <w:noProof/>
                <w:color w:val="000000"/>
              </w:rPr>
              <w:t>)</w:t>
            </w:r>
            <w:r w:rsidRPr="008A0B28">
              <w:rPr>
                <w:rFonts w:ascii="Times New Roman" w:hAnsi="Times New Roman" w:cs="Times New Roman"/>
                <w:bCs/>
                <w:color w:val="000000"/>
              </w:rPr>
              <w:fldChar w:fldCharType="end"/>
            </w:r>
          </w:p>
        </w:tc>
      </w:tr>
      <w:tr w:rsidR="002B348A" w:rsidRPr="00F13076" w14:paraId="7CD3925C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F8AAD5" w14:textId="50FD5180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FPsucC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BE7AA1" w14:textId="212C8D9E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GGCTGTGATTGTGAGTTGGA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D7356BD" w14:textId="4541B260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B348A" w:rsidRPr="00F13076" w14:paraId="6CDF97C3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FF8109" w14:textId="0464EDC3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RPsucC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E0631C1" w14:textId="2F01FFFF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GCGAATAACTCCTTGGCTT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AF79C7" w14:textId="7AC6AF47" w:rsidR="002B348A" w:rsidRPr="008A0B28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8A0B28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B348A" w:rsidRPr="00F13076" w14:paraId="6F7ACE9E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755E75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FPumaA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B58ABD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TGTTGCTGCGTATGGTTGA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6986581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B348A" w:rsidRPr="00F13076" w14:paraId="3973604D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5556B8C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376160">
              <w:rPr>
                <w:rFonts w:ascii="Times New Roman" w:hAnsi="Times New Roman" w:cs="Times New Roman"/>
              </w:rPr>
              <w:t>RPumaA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</w:t>
            </w:r>
            <w:proofErr w:type="spellEnd"/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90BC648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AATCGATTGCGACTCTTCGT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C28BA0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B348A" w:rsidRPr="00F13076" w14:paraId="0C122B2F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424863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F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1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BDFAC58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AATAATAAGCTTAGATGTGATGGG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E39684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  <w:tr w:rsidR="002B348A" w:rsidRPr="00F13076" w14:paraId="1C4AD085" w14:textId="77777777" w:rsidTr="00882981"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0F6CC3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RPwhiB1</w:t>
            </w:r>
            <w:r w:rsidRPr="00F52841">
              <w:rPr>
                <w:rFonts w:ascii="Times New Roman" w:hAnsi="Times New Roman" w:cs="Times New Roman"/>
                <w:vertAlign w:val="superscript"/>
              </w:rPr>
              <w:t>up1</w:t>
            </w:r>
          </w:p>
        </w:tc>
        <w:tc>
          <w:tcPr>
            <w:tcW w:w="4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CC41A4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</w:rPr>
              <w:t>AATAATGGTACCAGCGCGTGGGCT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FF1162" w14:textId="77777777" w:rsidR="002B348A" w:rsidRPr="00376160" w:rsidRDefault="002B348A" w:rsidP="002B348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376160">
              <w:rPr>
                <w:rFonts w:ascii="Times New Roman" w:hAnsi="Times New Roman" w:cs="Times New Roman"/>
                <w:color w:val="000000"/>
              </w:rPr>
              <w:t>This study</w:t>
            </w:r>
          </w:p>
        </w:tc>
      </w:tr>
    </w:tbl>
    <w:p w14:paraId="357952A5" w14:textId="77777777" w:rsidR="007C190D" w:rsidRDefault="007C190D" w:rsidP="007C190D">
      <w:pPr>
        <w:rPr>
          <w:rFonts w:ascii="Times New Roman" w:hAnsi="Times New Roman"/>
          <w:b/>
        </w:rPr>
      </w:pPr>
    </w:p>
    <w:p w14:paraId="0A64479B" w14:textId="77777777" w:rsidR="007C190D" w:rsidRDefault="007C190D" w:rsidP="007C190D">
      <w:pPr>
        <w:rPr>
          <w:rFonts w:ascii="Times New Roman" w:hAnsi="Times New Roman"/>
          <w:b/>
        </w:rPr>
      </w:pPr>
    </w:p>
    <w:p w14:paraId="441BB99C" w14:textId="77777777" w:rsidR="007C190D" w:rsidRDefault="007C190D" w:rsidP="007C190D">
      <w:pPr>
        <w:spacing w:after="0" w:line="240" w:lineRule="auto"/>
        <w:rPr>
          <w:rFonts w:ascii="Times New Roman" w:hAnsi="Times New Roman"/>
          <w:iCs/>
        </w:rPr>
      </w:pPr>
      <w:proofErr w:type="spellStart"/>
      <w:r w:rsidRPr="009A64D6">
        <w:rPr>
          <w:rFonts w:ascii="Times New Roman" w:hAnsi="Times New Roman"/>
          <w:iCs/>
          <w:vertAlign w:val="superscript"/>
        </w:rPr>
        <w:t>a</w:t>
      </w:r>
      <w:r w:rsidRPr="009A64D6">
        <w:rPr>
          <w:rFonts w:ascii="Times New Roman" w:hAnsi="Times New Roman"/>
          <w:iCs/>
        </w:rPr>
        <w:t>FP</w:t>
      </w:r>
      <w:proofErr w:type="spellEnd"/>
      <w:r w:rsidRPr="009A64D6">
        <w:rPr>
          <w:rFonts w:ascii="Times New Roman" w:hAnsi="Times New Roman"/>
          <w:iCs/>
        </w:rPr>
        <w:t>, forward primer; RP, reverse primer</w:t>
      </w:r>
    </w:p>
    <w:p w14:paraId="76AC6744" w14:textId="77777777" w:rsidR="007C190D" w:rsidRDefault="007C190D" w:rsidP="007C190D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br w:type="page"/>
      </w:r>
    </w:p>
    <w:p w14:paraId="28AF96AA" w14:textId="6D08A64B" w:rsidR="007C190D" w:rsidRDefault="007C190D" w:rsidP="0018248F">
      <w:pPr>
        <w:rPr>
          <w:rFonts w:ascii="Times New Roman" w:hAnsi="Times New Roman" w:cs="Times New Roman"/>
          <w:b/>
        </w:rPr>
      </w:pPr>
      <w:r w:rsidRPr="008923AE">
        <w:rPr>
          <w:rFonts w:ascii="Times New Roman" w:hAnsi="Times New Roman" w:cs="Times New Roman"/>
          <w:b/>
        </w:rPr>
        <w:lastRenderedPageBreak/>
        <w:t>References</w:t>
      </w:r>
    </w:p>
    <w:p w14:paraId="7333B126" w14:textId="77777777" w:rsidR="007C190D" w:rsidRPr="008923AE" w:rsidRDefault="007C190D" w:rsidP="007C190D">
      <w:pPr>
        <w:rPr>
          <w:rFonts w:ascii="Times New Roman" w:hAnsi="Times New Roman" w:cs="Times New Roman"/>
          <w:b/>
        </w:rPr>
      </w:pPr>
    </w:p>
    <w:p w14:paraId="2467C1CE" w14:textId="5CC4AD11" w:rsidR="00AC047C" w:rsidRDefault="007C190D" w:rsidP="00AC047C">
      <w:pPr>
        <w:pStyle w:val="EndNoteBibliography"/>
        <w:spacing w:after="0"/>
      </w:pPr>
      <w:r w:rsidRPr="00B644F6">
        <w:rPr>
          <w:rFonts w:ascii="Times New Roman" w:hAnsi="Times New Roman" w:cs="Times New Roman"/>
        </w:rPr>
        <w:fldChar w:fldCharType="begin"/>
      </w:r>
      <w:r w:rsidRPr="00B644F6">
        <w:rPr>
          <w:rFonts w:ascii="Times New Roman" w:hAnsi="Times New Roman" w:cs="Times New Roman"/>
        </w:rPr>
        <w:instrText xml:space="preserve"> ADDIN EN.REFLIST </w:instrText>
      </w:r>
      <w:r w:rsidRPr="00B644F6">
        <w:rPr>
          <w:rFonts w:ascii="Times New Roman" w:hAnsi="Times New Roman" w:cs="Times New Roman"/>
        </w:rPr>
        <w:fldChar w:fldCharType="separate"/>
      </w:r>
      <w:bookmarkStart w:id="4" w:name="_ENREF_1"/>
      <w:r w:rsidR="00AC047C" w:rsidRPr="00AC047C">
        <w:t>Anil Kumar, V., Goyal, R., Bansal, R., Singh, N., Sevalkar, R.R., Kumar, A., and Sarkar, D. (2016). EspR-dependent ESAT-6 Protein Secretion of Mycobacterium tuberculosis Requires the Presence of Virulence Regulator PhoP. J Biol Chem</w:t>
      </w:r>
      <w:r w:rsidR="00AC047C" w:rsidRPr="00AC047C">
        <w:rPr>
          <w:i/>
        </w:rPr>
        <w:t xml:space="preserve"> 291</w:t>
      </w:r>
      <w:r w:rsidR="00AC047C" w:rsidRPr="00AC047C">
        <w:t>, 19018-19030.</w:t>
      </w:r>
      <w:bookmarkEnd w:id="4"/>
    </w:p>
    <w:p w14:paraId="00305FB0" w14:textId="77777777" w:rsidR="007B5C5A" w:rsidRPr="00AC047C" w:rsidRDefault="007B5C5A" w:rsidP="00AC047C">
      <w:pPr>
        <w:pStyle w:val="EndNoteBibliography"/>
        <w:spacing w:after="0"/>
      </w:pPr>
    </w:p>
    <w:p w14:paraId="2E557E05" w14:textId="41E61358" w:rsidR="00AC047C" w:rsidRDefault="00AC047C" w:rsidP="00AC047C">
      <w:pPr>
        <w:pStyle w:val="EndNoteBibliography"/>
        <w:spacing w:after="0"/>
      </w:pPr>
      <w:bookmarkStart w:id="5" w:name="_ENREF_2"/>
      <w:r w:rsidRPr="00AC047C">
        <w:t>Bansal, R., Anil Kumar, V., Sevalkar, R.R., Singh, P.R., and Sarkar, D. (2017). Mycobacterium tuberculosis virulence-regulator PhoP interacts with alternative sigma factor SigE during acid-stress response. Mol Microbiol</w:t>
      </w:r>
      <w:r w:rsidRPr="00AC047C">
        <w:rPr>
          <w:i/>
        </w:rPr>
        <w:t xml:space="preserve"> 104</w:t>
      </w:r>
      <w:r w:rsidRPr="00AC047C">
        <w:t>, 400-411.</w:t>
      </w:r>
      <w:bookmarkEnd w:id="5"/>
    </w:p>
    <w:p w14:paraId="3280E079" w14:textId="77777777" w:rsidR="007B5C5A" w:rsidRPr="00AC047C" w:rsidRDefault="007B5C5A" w:rsidP="00AC047C">
      <w:pPr>
        <w:pStyle w:val="EndNoteBibliography"/>
        <w:spacing w:after="0"/>
      </w:pPr>
    </w:p>
    <w:p w14:paraId="26D4F35D" w14:textId="1B229D83" w:rsidR="00AC047C" w:rsidRDefault="00AC047C" w:rsidP="00AC047C">
      <w:pPr>
        <w:pStyle w:val="EndNoteBibliography"/>
        <w:spacing w:after="0"/>
      </w:pPr>
      <w:bookmarkStart w:id="6" w:name="_ENREF_3"/>
      <w:r w:rsidRPr="00AC047C">
        <w:t>De Smet, K.A., Kempsell, K.E., Gallagher, A., Duncan, K., and Young, D.B. (1999). Alteration of a single amino acid residue reverses fosfomycin resistance of recombinant MurA from Mycobacterium tuberculosis. Microbiology</w:t>
      </w:r>
      <w:r w:rsidRPr="00AC047C">
        <w:rPr>
          <w:i/>
        </w:rPr>
        <w:t xml:space="preserve"> 145 ( Pt 11)</w:t>
      </w:r>
      <w:r w:rsidRPr="00AC047C">
        <w:t>, 3177-3184.</w:t>
      </w:r>
      <w:bookmarkEnd w:id="6"/>
    </w:p>
    <w:p w14:paraId="1A0174EC" w14:textId="77777777" w:rsidR="007B5C5A" w:rsidRPr="00AC047C" w:rsidRDefault="007B5C5A" w:rsidP="00AC047C">
      <w:pPr>
        <w:pStyle w:val="EndNoteBibliography"/>
        <w:spacing w:after="0"/>
      </w:pPr>
    </w:p>
    <w:p w14:paraId="7E5FB14B" w14:textId="6AF02D14" w:rsidR="00AC047C" w:rsidRDefault="00AC047C" w:rsidP="00AC047C">
      <w:pPr>
        <w:pStyle w:val="EndNoteBibliography"/>
        <w:spacing w:after="0"/>
      </w:pPr>
      <w:bookmarkStart w:id="7" w:name="_ENREF_4"/>
      <w:r w:rsidRPr="00AC047C">
        <w:t>Dussurget, O., Timm, J., Gomez, M., Gold, B., Yu, S., Sabol, S.Z., Holmes, R.K., Jacobs, W.R., Jr., and Smith, I. (1999). Transcriptional control of the iron-responsive fxbA gene by the mycobacterial regulator IdeR. J Bacteriol</w:t>
      </w:r>
      <w:r w:rsidRPr="00AC047C">
        <w:rPr>
          <w:i/>
        </w:rPr>
        <w:t xml:space="preserve"> 181</w:t>
      </w:r>
      <w:r w:rsidRPr="00AC047C">
        <w:t>, 3402-3408.</w:t>
      </w:r>
      <w:bookmarkEnd w:id="7"/>
    </w:p>
    <w:p w14:paraId="1AFE5540" w14:textId="77777777" w:rsidR="007B5C5A" w:rsidRPr="00AC047C" w:rsidRDefault="007B5C5A" w:rsidP="00AC047C">
      <w:pPr>
        <w:pStyle w:val="EndNoteBibliography"/>
        <w:spacing w:after="0"/>
      </w:pPr>
    </w:p>
    <w:p w14:paraId="503DFD2C" w14:textId="6401C22C" w:rsidR="00AC047C" w:rsidRDefault="00AC047C" w:rsidP="00AC047C">
      <w:pPr>
        <w:pStyle w:val="EndNoteBibliography"/>
        <w:spacing w:after="0"/>
      </w:pPr>
      <w:bookmarkStart w:id="8" w:name="_ENREF_5"/>
      <w:r w:rsidRPr="00AC047C">
        <w:t>Goyal, R., Das, A.K., Singh, R., Singh, P.K., Korpole, S., and Sarkar, D. (2011). Phosphorylation of PhoP protein plays direct regulatory role in lipid biosynthesis of Mycobacterium tuberculosis. J Biol Chem</w:t>
      </w:r>
      <w:r w:rsidRPr="00AC047C">
        <w:rPr>
          <w:i/>
        </w:rPr>
        <w:t xml:space="preserve"> 286</w:t>
      </w:r>
      <w:r w:rsidRPr="00AC047C">
        <w:t>, 45197-45208.</w:t>
      </w:r>
      <w:bookmarkEnd w:id="8"/>
    </w:p>
    <w:p w14:paraId="328308F9" w14:textId="77777777" w:rsidR="007B5C5A" w:rsidRPr="00AC047C" w:rsidRDefault="007B5C5A" w:rsidP="00AC047C">
      <w:pPr>
        <w:pStyle w:val="EndNoteBibliography"/>
        <w:spacing w:after="0"/>
      </w:pPr>
    </w:p>
    <w:p w14:paraId="4521DB83" w14:textId="7DDCE14E" w:rsidR="00AC047C" w:rsidRDefault="00AC047C" w:rsidP="00AC047C">
      <w:pPr>
        <w:pStyle w:val="EndNoteBibliography"/>
        <w:spacing w:after="0"/>
      </w:pPr>
      <w:bookmarkStart w:id="9" w:name="_ENREF_6"/>
      <w:r w:rsidRPr="00AC047C">
        <w:t>Gupta, S., Pathak, A., Sinha, A., and Sarkar, D. (2009). Mycobacterium tuberculosis PhoP recognizes two adjacent direct-repeat sequences to form head-to-head dimers. J Bacteriol</w:t>
      </w:r>
      <w:r w:rsidRPr="00AC047C">
        <w:rPr>
          <w:i/>
        </w:rPr>
        <w:t xml:space="preserve"> 191</w:t>
      </w:r>
      <w:r w:rsidRPr="00AC047C">
        <w:t>, 7466-7476.</w:t>
      </w:r>
      <w:bookmarkEnd w:id="9"/>
    </w:p>
    <w:p w14:paraId="1DBC6F30" w14:textId="77777777" w:rsidR="007B5C5A" w:rsidRPr="00AC047C" w:rsidRDefault="007B5C5A" w:rsidP="00AC047C">
      <w:pPr>
        <w:pStyle w:val="EndNoteBibliography"/>
        <w:spacing w:after="0"/>
      </w:pPr>
    </w:p>
    <w:p w14:paraId="2CB24CE8" w14:textId="142ECAE6" w:rsidR="00AC047C" w:rsidRDefault="00AC047C" w:rsidP="00AC047C">
      <w:pPr>
        <w:pStyle w:val="EndNoteBibliography"/>
        <w:spacing w:after="0"/>
      </w:pPr>
      <w:bookmarkStart w:id="10" w:name="_ENREF_7"/>
      <w:r w:rsidRPr="00AC047C">
        <w:t>Pathak, A., Goyal, R., Sinha, A., and Sarkar, D. (2010). Domain structure of virulence-associated response regulator PhoP of Mycobacterium tuberculosis: role of the linker region in regulator-promoter interaction(s). J Biol Chem</w:t>
      </w:r>
      <w:r w:rsidRPr="00AC047C">
        <w:rPr>
          <w:i/>
        </w:rPr>
        <w:t xml:space="preserve"> 285</w:t>
      </w:r>
      <w:r w:rsidRPr="00AC047C">
        <w:t>, 34309-34318.</w:t>
      </w:r>
      <w:bookmarkEnd w:id="10"/>
    </w:p>
    <w:p w14:paraId="622A8B75" w14:textId="77777777" w:rsidR="007B5C5A" w:rsidRPr="00AC047C" w:rsidRDefault="007B5C5A" w:rsidP="00AC047C">
      <w:pPr>
        <w:pStyle w:val="EndNoteBibliography"/>
        <w:spacing w:after="0"/>
      </w:pPr>
    </w:p>
    <w:p w14:paraId="24054583" w14:textId="05A6A291" w:rsidR="00AC047C" w:rsidRDefault="00AC047C" w:rsidP="00AC047C">
      <w:pPr>
        <w:pStyle w:val="EndNoteBibliography"/>
        <w:spacing w:after="0"/>
      </w:pPr>
      <w:bookmarkStart w:id="11" w:name="_ENREF_8"/>
      <w:r w:rsidRPr="00AC047C">
        <w:t>Singh, A., Mai, D., Kumar, A., and Steyn, A.J. (2006). Dissecting virulence pathways of Mycobacterium tuberculosis through protein-protein association. Proc Natl Acad Sci U S A</w:t>
      </w:r>
      <w:r w:rsidRPr="00AC047C">
        <w:rPr>
          <w:i/>
        </w:rPr>
        <w:t xml:space="preserve"> 103</w:t>
      </w:r>
      <w:r w:rsidRPr="00AC047C">
        <w:t>, 11346-11351.</w:t>
      </w:r>
      <w:bookmarkEnd w:id="11"/>
    </w:p>
    <w:p w14:paraId="64B752CA" w14:textId="77777777" w:rsidR="002E3D6F" w:rsidRPr="00AC047C" w:rsidRDefault="002E3D6F" w:rsidP="00AC047C">
      <w:pPr>
        <w:pStyle w:val="EndNoteBibliography"/>
        <w:spacing w:after="0"/>
      </w:pPr>
    </w:p>
    <w:p w14:paraId="7FE272A4" w14:textId="77777777" w:rsidR="00AC047C" w:rsidRPr="00AC047C" w:rsidRDefault="00AC047C" w:rsidP="00AC047C">
      <w:pPr>
        <w:pStyle w:val="EndNoteBibliography"/>
      </w:pPr>
      <w:bookmarkStart w:id="12" w:name="_ENREF_9"/>
      <w:r w:rsidRPr="00AC047C">
        <w:t>Singh, R., Anil Kumar, V., Das, A.K., Bansal, R., and Sarkar, D. (2014). A transcriptional co-repressor regulatory circuit controlling the heat-shock response of Mycobacterium tuberculosis. Mol Microbiol</w:t>
      </w:r>
      <w:r w:rsidRPr="00AC047C">
        <w:rPr>
          <w:i/>
        </w:rPr>
        <w:t xml:space="preserve"> 94</w:t>
      </w:r>
      <w:r w:rsidRPr="00AC047C">
        <w:t>, 450-465.</w:t>
      </w:r>
      <w:bookmarkEnd w:id="12"/>
    </w:p>
    <w:p w14:paraId="3832BB0B" w14:textId="6E48F4C1" w:rsidR="007C190D" w:rsidRPr="00B644F6" w:rsidRDefault="007C190D" w:rsidP="007C190D">
      <w:pPr>
        <w:rPr>
          <w:rFonts w:ascii="Times New Roman" w:hAnsi="Times New Roman" w:cs="Times New Roman"/>
        </w:rPr>
      </w:pPr>
      <w:r w:rsidRPr="00B644F6">
        <w:rPr>
          <w:rFonts w:ascii="Times New Roman" w:hAnsi="Times New Roman" w:cs="Times New Roman"/>
        </w:rPr>
        <w:fldChar w:fldCharType="end"/>
      </w:r>
    </w:p>
    <w:p w14:paraId="49FCA88F" w14:textId="76533955" w:rsidR="007D4F59" w:rsidRDefault="007D4F59" w:rsidP="007C190D">
      <w:pPr>
        <w:rPr>
          <w:rFonts w:ascii="Times New Roman" w:hAnsi="Times New Roman" w:cs="Times New Roman"/>
        </w:rPr>
      </w:pPr>
    </w:p>
    <w:p w14:paraId="71CB609F" w14:textId="293D1830" w:rsidR="00AC7DA1" w:rsidRDefault="00AC7DA1" w:rsidP="007C190D">
      <w:pPr>
        <w:rPr>
          <w:rFonts w:ascii="Times New Roman" w:hAnsi="Times New Roman" w:cs="Times New Roman"/>
        </w:rPr>
      </w:pPr>
    </w:p>
    <w:p w14:paraId="32EAAE93" w14:textId="52DE8002" w:rsidR="0023115D" w:rsidRDefault="0023115D" w:rsidP="007C190D">
      <w:pPr>
        <w:rPr>
          <w:rFonts w:ascii="Times New Roman" w:hAnsi="Times New Roman" w:cs="Times New Roman"/>
        </w:rPr>
      </w:pPr>
    </w:p>
    <w:sectPr w:rsidR="0023115D" w:rsidSect="00A83EB6">
      <w:footerReference w:type="default" r:id="rId9"/>
      <w:pgSz w:w="11906" w:h="16838" w:code="9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492EE2" w14:textId="77777777" w:rsidR="00CB7A1E" w:rsidRDefault="00CB7A1E" w:rsidP="005A005B">
      <w:pPr>
        <w:spacing w:after="0" w:line="240" w:lineRule="auto"/>
      </w:pPr>
      <w:r>
        <w:separator/>
      </w:r>
    </w:p>
  </w:endnote>
  <w:endnote w:type="continuationSeparator" w:id="0">
    <w:p w14:paraId="04731D8D" w14:textId="77777777" w:rsidR="00CB7A1E" w:rsidRDefault="00CB7A1E" w:rsidP="005A00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950121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8B5675" w14:textId="2D50C414" w:rsidR="00B646C4" w:rsidRDefault="00B646C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73DC1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1F80C669" w14:textId="77777777" w:rsidR="00B646C4" w:rsidRDefault="00B646C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DF9E2A" w14:textId="77777777" w:rsidR="00CB7A1E" w:rsidRDefault="00CB7A1E" w:rsidP="005A005B">
      <w:pPr>
        <w:spacing w:after="0" w:line="240" w:lineRule="auto"/>
      </w:pPr>
      <w:r>
        <w:separator/>
      </w:r>
    </w:p>
  </w:footnote>
  <w:footnote w:type="continuationSeparator" w:id="0">
    <w:p w14:paraId="11496BF3" w14:textId="77777777" w:rsidR="00CB7A1E" w:rsidRDefault="00CB7A1E" w:rsidP="005A00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1B3CFF"/>
    <w:multiLevelType w:val="hybridMultilevel"/>
    <w:tmpl w:val="7A9C16A2"/>
    <w:lvl w:ilvl="0" w:tplc="EC3EC67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375B14"/>
    <w:multiLevelType w:val="hybridMultilevel"/>
    <w:tmpl w:val="6C58F2C6"/>
    <w:lvl w:ilvl="0" w:tplc="328A4A8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9954E7"/>
    <w:multiLevelType w:val="hybridMultilevel"/>
    <w:tmpl w:val="E82EE960"/>
    <w:lvl w:ilvl="0" w:tplc="A12CA2E6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E10033F"/>
    <w:multiLevelType w:val="hybridMultilevel"/>
    <w:tmpl w:val="64BAA72C"/>
    <w:lvl w:ilvl="0" w:tplc="6CA6BE5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A250CC"/>
    <w:multiLevelType w:val="hybridMultilevel"/>
    <w:tmpl w:val="43E6466A"/>
    <w:lvl w:ilvl="0" w:tplc="C00ABE5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7D2450"/>
    <w:multiLevelType w:val="hybridMultilevel"/>
    <w:tmpl w:val="885CDC40"/>
    <w:lvl w:ilvl="0" w:tplc="4F04D8A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0613904"/>
    <w:multiLevelType w:val="hybridMultilevel"/>
    <w:tmpl w:val="411E993C"/>
    <w:lvl w:ilvl="0" w:tplc="C5225D3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77316F"/>
    <w:multiLevelType w:val="hybridMultilevel"/>
    <w:tmpl w:val="AFC83A9C"/>
    <w:lvl w:ilvl="0" w:tplc="0442AB7A">
      <w:start w:val="1"/>
      <w:numFmt w:val="upperLetter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8EB47B8"/>
    <w:multiLevelType w:val="hybridMultilevel"/>
    <w:tmpl w:val="357E9268"/>
    <w:lvl w:ilvl="0" w:tplc="036481C8">
      <w:start w:val="1"/>
      <w:numFmt w:val="upperLetter"/>
      <w:lvlText w:val="(%1)"/>
      <w:lvlJc w:val="left"/>
      <w:pPr>
        <w:tabs>
          <w:tab w:val="num" w:pos="720"/>
        </w:tabs>
        <w:ind w:left="720" w:hanging="360"/>
      </w:pPr>
    </w:lvl>
    <w:lvl w:ilvl="1" w:tplc="52863E56" w:tentative="1">
      <w:start w:val="1"/>
      <w:numFmt w:val="upperLetter"/>
      <w:lvlText w:val="(%2)"/>
      <w:lvlJc w:val="left"/>
      <w:pPr>
        <w:tabs>
          <w:tab w:val="num" w:pos="1440"/>
        </w:tabs>
        <w:ind w:left="1440" w:hanging="360"/>
      </w:pPr>
    </w:lvl>
    <w:lvl w:ilvl="2" w:tplc="E8640C3A" w:tentative="1">
      <w:start w:val="1"/>
      <w:numFmt w:val="upperLetter"/>
      <w:lvlText w:val="(%3)"/>
      <w:lvlJc w:val="left"/>
      <w:pPr>
        <w:tabs>
          <w:tab w:val="num" w:pos="2160"/>
        </w:tabs>
        <w:ind w:left="2160" w:hanging="360"/>
      </w:pPr>
    </w:lvl>
    <w:lvl w:ilvl="3" w:tplc="62000196" w:tentative="1">
      <w:start w:val="1"/>
      <w:numFmt w:val="upperLetter"/>
      <w:lvlText w:val="(%4)"/>
      <w:lvlJc w:val="left"/>
      <w:pPr>
        <w:tabs>
          <w:tab w:val="num" w:pos="2880"/>
        </w:tabs>
        <w:ind w:left="2880" w:hanging="360"/>
      </w:pPr>
    </w:lvl>
    <w:lvl w:ilvl="4" w:tplc="31D065CC" w:tentative="1">
      <w:start w:val="1"/>
      <w:numFmt w:val="upperLetter"/>
      <w:lvlText w:val="(%5)"/>
      <w:lvlJc w:val="left"/>
      <w:pPr>
        <w:tabs>
          <w:tab w:val="num" w:pos="3600"/>
        </w:tabs>
        <w:ind w:left="3600" w:hanging="360"/>
      </w:pPr>
    </w:lvl>
    <w:lvl w:ilvl="5" w:tplc="D2105400" w:tentative="1">
      <w:start w:val="1"/>
      <w:numFmt w:val="upperLetter"/>
      <w:lvlText w:val="(%6)"/>
      <w:lvlJc w:val="left"/>
      <w:pPr>
        <w:tabs>
          <w:tab w:val="num" w:pos="4320"/>
        </w:tabs>
        <w:ind w:left="4320" w:hanging="360"/>
      </w:pPr>
    </w:lvl>
    <w:lvl w:ilvl="6" w:tplc="034CF606" w:tentative="1">
      <w:start w:val="1"/>
      <w:numFmt w:val="upperLetter"/>
      <w:lvlText w:val="(%7)"/>
      <w:lvlJc w:val="left"/>
      <w:pPr>
        <w:tabs>
          <w:tab w:val="num" w:pos="5040"/>
        </w:tabs>
        <w:ind w:left="5040" w:hanging="360"/>
      </w:pPr>
    </w:lvl>
    <w:lvl w:ilvl="7" w:tplc="F35EFB76" w:tentative="1">
      <w:start w:val="1"/>
      <w:numFmt w:val="upperLetter"/>
      <w:lvlText w:val="(%8)"/>
      <w:lvlJc w:val="left"/>
      <w:pPr>
        <w:tabs>
          <w:tab w:val="num" w:pos="5760"/>
        </w:tabs>
        <w:ind w:left="5760" w:hanging="360"/>
      </w:pPr>
    </w:lvl>
    <w:lvl w:ilvl="8" w:tplc="72E09EEA" w:tentative="1">
      <w:start w:val="1"/>
      <w:numFmt w:val="upperLetter"/>
      <w:lvlText w:val="(%9)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A7B38DC"/>
    <w:multiLevelType w:val="hybridMultilevel"/>
    <w:tmpl w:val="5F8E38FC"/>
    <w:lvl w:ilvl="0" w:tplc="4E26A09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B514956"/>
    <w:multiLevelType w:val="hybridMultilevel"/>
    <w:tmpl w:val="3CFC12E6"/>
    <w:lvl w:ilvl="0" w:tplc="3868644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C8A3D16"/>
    <w:multiLevelType w:val="hybridMultilevel"/>
    <w:tmpl w:val="9AD084B4"/>
    <w:lvl w:ilvl="0" w:tplc="AD44815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ECC63B5"/>
    <w:multiLevelType w:val="hybridMultilevel"/>
    <w:tmpl w:val="3E8CDC74"/>
    <w:lvl w:ilvl="0" w:tplc="EF902EF2">
      <w:start w:val="1"/>
      <w:numFmt w:val="upperLetter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12B5B6F"/>
    <w:multiLevelType w:val="hybridMultilevel"/>
    <w:tmpl w:val="AEB60254"/>
    <w:lvl w:ilvl="0" w:tplc="CADE2744">
      <w:start w:val="1"/>
      <w:numFmt w:val="upperLetter"/>
      <w:lvlText w:val="(%1)"/>
      <w:lvlJc w:val="left"/>
      <w:pPr>
        <w:ind w:left="735" w:hanging="375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462321"/>
    <w:multiLevelType w:val="hybridMultilevel"/>
    <w:tmpl w:val="839EE884"/>
    <w:lvl w:ilvl="0" w:tplc="39D88F4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B553CC"/>
    <w:multiLevelType w:val="hybridMultilevel"/>
    <w:tmpl w:val="3FE82930"/>
    <w:lvl w:ilvl="0" w:tplc="2FF2E77C">
      <w:start w:val="1"/>
      <w:numFmt w:val="upperLetter"/>
      <w:lvlText w:val="(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50754F28"/>
    <w:multiLevelType w:val="hybridMultilevel"/>
    <w:tmpl w:val="63A429F2"/>
    <w:lvl w:ilvl="0" w:tplc="5AA4CD2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A5110C6"/>
    <w:multiLevelType w:val="hybridMultilevel"/>
    <w:tmpl w:val="D498549E"/>
    <w:lvl w:ilvl="0" w:tplc="6F0EC70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CA273B"/>
    <w:multiLevelType w:val="hybridMultilevel"/>
    <w:tmpl w:val="CA50E848"/>
    <w:lvl w:ilvl="0" w:tplc="762E5AE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4641FA2"/>
    <w:multiLevelType w:val="hybridMultilevel"/>
    <w:tmpl w:val="4F7EF726"/>
    <w:lvl w:ilvl="0" w:tplc="31E6921A">
      <w:start w:val="1"/>
      <w:numFmt w:val="upperLetter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94844B7"/>
    <w:multiLevelType w:val="hybridMultilevel"/>
    <w:tmpl w:val="B9E40A7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C0F4361"/>
    <w:multiLevelType w:val="hybridMultilevel"/>
    <w:tmpl w:val="2188DA3E"/>
    <w:lvl w:ilvl="0" w:tplc="3C14341E">
      <w:start w:val="1"/>
      <w:numFmt w:val="upperLetter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0E37559"/>
    <w:multiLevelType w:val="hybridMultilevel"/>
    <w:tmpl w:val="744E6112"/>
    <w:lvl w:ilvl="0" w:tplc="307A12B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26312B9"/>
    <w:multiLevelType w:val="hybridMultilevel"/>
    <w:tmpl w:val="FF88C950"/>
    <w:lvl w:ilvl="0" w:tplc="CD9C5A7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F91D5C"/>
    <w:multiLevelType w:val="hybridMultilevel"/>
    <w:tmpl w:val="FB8827F2"/>
    <w:lvl w:ilvl="0" w:tplc="7368FC7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B275E5F"/>
    <w:multiLevelType w:val="hybridMultilevel"/>
    <w:tmpl w:val="325A1748"/>
    <w:lvl w:ilvl="0" w:tplc="80CA3F5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426B36"/>
    <w:multiLevelType w:val="hybridMultilevel"/>
    <w:tmpl w:val="69544384"/>
    <w:lvl w:ilvl="0" w:tplc="85324C16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5973966">
    <w:abstractNumId w:val="6"/>
  </w:num>
  <w:num w:numId="2" w16cid:durableId="1130395299">
    <w:abstractNumId w:val="17"/>
  </w:num>
  <w:num w:numId="3" w16cid:durableId="1248002662">
    <w:abstractNumId w:val="0"/>
  </w:num>
  <w:num w:numId="4" w16cid:durableId="1669404593">
    <w:abstractNumId w:val="11"/>
  </w:num>
  <w:num w:numId="5" w16cid:durableId="693576171">
    <w:abstractNumId w:val="15"/>
  </w:num>
  <w:num w:numId="6" w16cid:durableId="603078382">
    <w:abstractNumId w:val="25"/>
  </w:num>
  <w:num w:numId="7" w16cid:durableId="1413701059">
    <w:abstractNumId w:val="10"/>
  </w:num>
  <w:num w:numId="8" w16cid:durableId="1807162308">
    <w:abstractNumId w:val="9"/>
  </w:num>
  <w:num w:numId="9" w16cid:durableId="1060207771">
    <w:abstractNumId w:val="14"/>
  </w:num>
  <w:num w:numId="10" w16cid:durableId="1885828489">
    <w:abstractNumId w:val="3"/>
  </w:num>
  <w:num w:numId="11" w16cid:durableId="1474247650">
    <w:abstractNumId w:val="23"/>
  </w:num>
  <w:num w:numId="12" w16cid:durableId="2079136114">
    <w:abstractNumId w:val="1"/>
  </w:num>
  <w:num w:numId="13" w16cid:durableId="1785534024">
    <w:abstractNumId w:val="24"/>
  </w:num>
  <w:num w:numId="14" w16cid:durableId="1539276574">
    <w:abstractNumId w:val="12"/>
  </w:num>
  <w:num w:numId="15" w16cid:durableId="789504">
    <w:abstractNumId w:val="26"/>
  </w:num>
  <w:num w:numId="16" w16cid:durableId="1505170250">
    <w:abstractNumId w:val="16"/>
  </w:num>
  <w:num w:numId="17" w16cid:durableId="908265846">
    <w:abstractNumId w:val="5"/>
  </w:num>
  <w:num w:numId="18" w16cid:durableId="1895963775">
    <w:abstractNumId w:val="22"/>
  </w:num>
  <w:num w:numId="19" w16cid:durableId="1395355587">
    <w:abstractNumId w:val="21"/>
  </w:num>
  <w:num w:numId="20" w16cid:durableId="459374323">
    <w:abstractNumId w:val="18"/>
  </w:num>
  <w:num w:numId="21" w16cid:durableId="971326484">
    <w:abstractNumId w:val="19"/>
  </w:num>
  <w:num w:numId="22" w16cid:durableId="1436247912">
    <w:abstractNumId w:val="7"/>
  </w:num>
  <w:num w:numId="23" w16cid:durableId="118032973">
    <w:abstractNumId w:val="4"/>
  </w:num>
  <w:num w:numId="24" w16cid:durableId="1439330856">
    <w:abstractNumId w:val="13"/>
  </w:num>
  <w:num w:numId="25" w16cid:durableId="1983805082">
    <w:abstractNumId w:val="2"/>
  </w:num>
  <w:num w:numId="26" w16cid:durableId="498740241">
    <w:abstractNumId w:val="20"/>
  </w:num>
  <w:num w:numId="27" w16cid:durableId="204717780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ocumentProtection w:edit="trackedChanges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90wsz2rmrzss7er9znv55vs0vsavtv0ewze&quot;&gt;EndNote Library-Converted&lt;record-ids&gt;&lt;item&gt;128&lt;/item&gt;&lt;item&gt;140&lt;/item&gt;&lt;item&gt;160&lt;/item&gt;&lt;item&gt;161&lt;/item&gt;&lt;item&gt;229&lt;/item&gt;&lt;item&gt;241&lt;/item&gt;&lt;item&gt;255&lt;/item&gt;&lt;item&gt;725&lt;/item&gt;&lt;item&gt;733&lt;/item&gt;&lt;/record-ids&gt;&lt;/item&gt;&lt;/Libraries&gt;"/>
  </w:docVars>
  <w:rsids>
    <w:rsidRoot w:val="00AE65AD"/>
    <w:rsid w:val="00000110"/>
    <w:rsid w:val="0000021F"/>
    <w:rsid w:val="000006A9"/>
    <w:rsid w:val="0000086B"/>
    <w:rsid w:val="00000A4C"/>
    <w:rsid w:val="00000C09"/>
    <w:rsid w:val="00000F25"/>
    <w:rsid w:val="00003520"/>
    <w:rsid w:val="000035D0"/>
    <w:rsid w:val="00004385"/>
    <w:rsid w:val="00004503"/>
    <w:rsid w:val="000048FF"/>
    <w:rsid w:val="000049E3"/>
    <w:rsid w:val="00004F4A"/>
    <w:rsid w:val="00005A64"/>
    <w:rsid w:val="00011BD3"/>
    <w:rsid w:val="00013AC8"/>
    <w:rsid w:val="00014C14"/>
    <w:rsid w:val="000165B7"/>
    <w:rsid w:val="00016EE8"/>
    <w:rsid w:val="000175BF"/>
    <w:rsid w:val="00021890"/>
    <w:rsid w:val="00022084"/>
    <w:rsid w:val="00022585"/>
    <w:rsid w:val="00024BF3"/>
    <w:rsid w:val="00024D11"/>
    <w:rsid w:val="0002646E"/>
    <w:rsid w:val="000267CE"/>
    <w:rsid w:val="00026A54"/>
    <w:rsid w:val="000305B8"/>
    <w:rsid w:val="00031B51"/>
    <w:rsid w:val="00034D42"/>
    <w:rsid w:val="00035687"/>
    <w:rsid w:val="00037734"/>
    <w:rsid w:val="00040667"/>
    <w:rsid w:val="00040840"/>
    <w:rsid w:val="00041383"/>
    <w:rsid w:val="00041ECD"/>
    <w:rsid w:val="000424E3"/>
    <w:rsid w:val="00044325"/>
    <w:rsid w:val="00044AFD"/>
    <w:rsid w:val="000451B7"/>
    <w:rsid w:val="00050432"/>
    <w:rsid w:val="00051E19"/>
    <w:rsid w:val="00054A44"/>
    <w:rsid w:val="0005554D"/>
    <w:rsid w:val="000568CB"/>
    <w:rsid w:val="00057AC7"/>
    <w:rsid w:val="000601BE"/>
    <w:rsid w:val="00060F7E"/>
    <w:rsid w:val="00061447"/>
    <w:rsid w:val="00063356"/>
    <w:rsid w:val="00064509"/>
    <w:rsid w:val="00070819"/>
    <w:rsid w:val="0007103C"/>
    <w:rsid w:val="00072780"/>
    <w:rsid w:val="000729CE"/>
    <w:rsid w:val="00073428"/>
    <w:rsid w:val="00074B4F"/>
    <w:rsid w:val="0007513C"/>
    <w:rsid w:val="00075EE7"/>
    <w:rsid w:val="0008003E"/>
    <w:rsid w:val="0008473B"/>
    <w:rsid w:val="00084BCE"/>
    <w:rsid w:val="00086FE3"/>
    <w:rsid w:val="000902AC"/>
    <w:rsid w:val="00090539"/>
    <w:rsid w:val="00090A70"/>
    <w:rsid w:val="00091077"/>
    <w:rsid w:val="00092DDF"/>
    <w:rsid w:val="00093068"/>
    <w:rsid w:val="000946A9"/>
    <w:rsid w:val="00094B3F"/>
    <w:rsid w:val="000958D1"/>
    <w:rsid w:val="0009696F"/>
    <w:rsid w:val="00097C05"/>
    <w:rsid w:val="000A00AC"/>
    <w:rsid w:val="000A0E4F"/>
    <w:rsid w:val="000A21C5"/>
    <w:rsid w:val="000A2C33"/>
    <w:rsid w:val="000A3F62"/>
    <w:rsid w:val="000A6999"/>
    <w:rsid w:val="000B2003"/>
    <w:rsid w:val="000B2723"/>
    <w:rsid w:val="000B272C"/>
    <w:rsid w:val="000B2921"/>
    <w:rsid w:val="000B2ACA"/>
    <w:rsid w:val="000B36BE"/>
    <w:rsid w:val="000B4A21"/>
    <w:rsid w:val="000B58D0"/>
    <w:rsid w:val="000B5A82"/>
    <w:rsid w:val="000B784C"/>
    <w:rsid w:val="000B7D79"/>
    <w:rsid w:val="000C4240"/>
    <w:rsid w:val="000C4594"/>
    <w:rsid w:val="000C58FE"/>
    <w:rsid w:val="000C6245"/>
    <w:rsid w:val="000C69F3"/>
    <w:rsid w:val="000C6BAF"/>
    <w:rsid w:val="000C75B0"/>
    <w:rsid w:val="000D0016"/>
    <w:rsid w:val="000D0334"/>
    <w:rsid w:val="000D05AF"/>
    <w:rsid w:val="000D326D"/>
    <w:rsid w:val="000D35C0"/>
    <w:rsid w:val="000D4087"/>
    <w:rsid w:val="000D480F"/>
    <w:rsid w:val="000D5AEB"/>
    <w:rsid w:val="000D7743"/>
    <w:rsid w:val="000E1567"/>
    <w:rsid w:val="000E1A64"/>
    <w:rsid w:val="000E1B39"/>
    <w:rsid w:val="000E2563"/>
    <w:rsid w:val="000E256F"/>
    <w:rsid w:val="000E2F33"/>
    <w:rsid w:val="000E3394"/>
    <w:rsid w:val="000E36BD"/>
    <w:rsid w:val="000E645B"/>
    <w:rsid w:val="000E67EF"/>
    <w:rsid w:val="000E71D6"/>
    <w:rsid w:val="000F06CE"/>
    <w:rsid w:val="000F0B72"/>
    <w:rsid w:val="000F1857"/>
    <w:rsid w:val="000F28A8"/>
    <w:rsid w:val="000F4848"/>
    <w:rsid w:val="000F4EB2"/>
    <w:rsid w:val="000F594E"/>
    <w:rsid w:val="000F6766"/>
    <w:rsid w:val="000F6C07"/>
    <w:rsid w:val="00100EFA"/>
    <w:rsid w:val="001014C9"/>
    <w:rsid w:val="00101C15"/>
    <w:rsid w:val="00101CC0"/>
    <w:rsid w:val="001025DE"/>
    <w:rsid w:val="00104655"/>
    <w:rsid w:val="00104870"/>
    <w:rsid w:val="00105E31"/>
    <w:rsid w:val="00107184"/>
    <w:rsid w:val="001116C0"/>
    <w:rsid w:val="00111F5A"/>
    <w:rsid w:val="00112C8A"/>
    <w:rsid w:val="00113AA6"/>
    <w:rsid w:val="00116031"/>
    <w:rsid w:val="0012029D"/>
    <w:rsid w:val="00123A89"/>
    <w:rsid w:val="001256C0"/>
    <w:rsid w:val="00125879"/>
    <w:rsid w:val="00125F1A"/>
    <w:rsid w:val="0012653D"/>
    <w:rsid w:val="001322BD"/>
    <w:rsid w:val="00133E61"/>
    <w:rsid w:val="00137C56"/>
    <w:rsid w:val="00140A3D"/>
    <w:rsid w:val="00140CB0"/>
    <w:rsid w:val="00140D68"/>
    <w:rsid w:val="00140E86"/>
    <w:rsid w:val="0014185B"/>
    <w:rsid w:val="00141E9E"/>
    <w:rsid w:val="00142E2F"/>
    <w:rsid w:val="00143495"/>
    <w:rsid w:val="001440AB"/>
    <w:rsid w:val="00146294"/>
    <w:rsid w:val="0014723A"/>
    <w:rsid w:val="00147AF9"/>
    <w:rsid w:val="00147B47"/>
    <w:rsid w:val="00153C1A"/>
    <w:rsid w:val="001543A0"/>
    <w:rsid w:val="00154795"/>
    <w:rsid w:val="0015509B"/>
    <w:rsid w:val="00155ABF"/>
    <w:rsid w:val="00155B21"/>
    <w:rsid w:val="00156335"/>
    <w:rsid w:val="001570D7"/>
    <w:rsid w:val="0015792E"/>
    <w:rsid w:val="00157A93"/>
    <w:rsid w:val="00160018"/>
    <w:rsid w:val="001601C6"/>
    <w:rsid w:val="001613C6"/>
    <w:rsid w:val="00161598"/>
    <w:rsid w:val="0016168F"/>
    <w:rsid w:val="001617F8"/>
    <w:rsid w:val="00163D8A"/>
    <w:rsid w:val="0016467D"/>
    <w:rsid w:val="00164C25"/>
    <w:rsid w:val="00166D1B"/>
    <w:rsid w:val="00171608"/>
    <w:rsid w:val="00172842"/>
    <w:rsid w:val="00173551"/>
    <w:rsid w:val="00173901"/>
    <w:rsid w:val="00173F28"/>
    <w:rsid w:val="00175A38"/>
    <w:rsid w:val="00177AB1"/>
    <w:rsid w:val="0018108E"/>
    <w:rsid w:val="00181288"/>
    <w:rsid w:val="00181306"/>
    <w:rsid w:val="001818B9"/>
    <w:rsid w:val="001821CD"/>
    <w:rsid w:val="0018248F"/>
    <w:rsid w:val="00183288"/>
    <w:rsid w:val="00183917"/>
    <w:rsid w:val="00183AAA"/>
    <w:rsid w:val="001851D5"/>
    <w:rsid w:val="00185C99"/>
    <w:rsid w:val="00187AC8"/>
    <w:rsid w:val="00190A24"/>
    <w:rsid w:val="00190CEC"/>
    <w:rsid w:val="001918CB"/>
    <w:rsid w:val="00191ABA"/>
    <w:rsid w:val="0019249B"/>
    <w:rsid w:val="001924D0"/>
    <w:rsid w:val="001936BC"/>
    <w:rsid w:val="001950B9"/>
    <w:rsid w:val="001A04E8"/>
    <w:rsid w:val="001A12CA"/>
    <w:rsid w:val="001A1DA5"/>
    <w:rsid w:val="001A21E7"/>
    <w:rsid w:val="001A34D5"/>
    <w:rsid w:val="001A5182"/>
    <w:rsid w:val="001A51E0"/>
    <w:rsid w:val="001A6E6A"/>
    <w:rsid w:val="001B0684"/>
    <w:rsid w:val="001B20AB"/>
    <w:rsid w:val="001B2114"/>
    <w:rsid w:val="001B3A0B"/>
    <w:rsid w:val="001B3D20"/>
    <w:rsid w:val="001B5372"/>
    <w:rsid w:val="001B5EBA"/>
    <w:rsid w:val="001B6F11"/>
    <w:rsid w:val="001B7467"/>
    <w:rsid w:val="001C31F3"/>
    <w:rsid w:val="001C3FC5"/>
    <w:rsid w:val="001C47A5"/>
    <w:rsid w:val="001C483A"/>
    <w:rsid w:val="001D150A"/>
    <w:rsid w:val="001D15F5"/>
    <w:rsid w:val="001D182F"/>
    <w:rsid w:val="001D1CB0"/>
    <w:rsid w:val="001D2E09"/>
    <w:rsid w:val="001D5098"/>
    <w:rsid w:val="001D56EA"/>
    <w:rsid w:val="001D58C6"/>
    <w:rsid w:val="001D5B79"/>
    <w:rsid w:val="001D5CEA"/>
    <w:rsid w:val="001D79E5"/>
    <w:rsid w:val="001D7F4B"/>
    <w:rsid w:val="001E150A"/>
    <w:rsid w:val="001E2BAF"/>
    <w:rsid w:val="001E345A"/>
    <w:rsid w:val="001E3C8C"/>
    <w:rsid w:val="001E535D"/>
    <w:rsid w:val="001E56E4"/>
    <w:rsid w:val="001E6A8E"/>
    <w:rsid w:val="001E6AA5"/>
    <w:rsid w:val="001E6AE2"/>
    <w:rsid w:val="001F0508"/>
    <w:rsid w:val="001F05B4"/>
    <w:rsid w:val="001F0D20"/>
    <w:rsid w:val="001F2AF1"/>
    <w:rsid w:val="001F433E"/>
    <w:rsid w:val="001F68BE"/>
    <w:rsid w:val="001F7109"/>
    <w:rsid w:val="001F7F3B"/>
    <w:rsid w:val="00200310"/>
    <w:rsid w:val="00200417"/>
    <w:rsid w:val="00201F5A"/>
    <w:rsid w:val="00202266"/>
    <w:rsid w:val="00202901"/>
    <w:rsid w:val="00205109"/>
    <w:rsid w:val="0020721A"/>
    <w:rsid w:val="0020770C"/>
    <w:rsid w:val="002136E2"/>
    <w:rsid w:val="0021423A"/>
    <w:rsid w:val="0021498B"/>
    <w:rsid w:val="00214997"/>
    <w:rsid w:val="0021632C"/>
    <w:rsid w:val="0021791A"/>
    <w:rsid w:val="0022436F"/>
    <w:rsid w:val="00224FE7"/>
    <w:rsid w:val="00225F43"/>
    <w:rsid w:val="00227127"/>
    <w:rsid w:val="00230B3C"/>
    <w:rsid w:val="0023115D"/>
    <w:rsid w:val="00233519"/>
    <w:rsid w:val="00233790"/>
    <w:rsid w:val="0023394C"/>
    <w:rsid w:val="00237290"/>
    <w:rsid w:val="002416E3"/>
    <w:rsid w:val="002428AB"/>
    <w:rsid w:val="0024674C"/>
    <w:rsid w:val="00246B96"/>
    <w:rsid w:val="0025072C"/>
    <w:rsid w:val="00250B75"/>
    <w:rsid w:val="00250F61"/>
    <w:rsid w:val="00252A5E"/>
    <w:rsid w:val="00254DDC"/>
    <w:rsid w:val="00255DAF"/>
    <w:rsid w:val="00255FDF"/>
    <w:rsid w:val="0025609B"/>
    <w:rsid w:val="00257731"/>
    <w:rsid w:val="00260BD3"/>
    <w:rsid w:val="00262205"/>
    <w:rsid w:val="00263C68"/>
    <w:rsid w:val="00263FE2"/>
    <w:rsid w:val="00266A0F"/>
    <w:rsid w:val="00266D97"/>
    <w:rsid w:val="00272723"/>
    <w:rsid w:val="0027343A"/>
    <w:rsid w:val="00273F50"/>
    <w:rsid w:val="00277112"/>
    <w:rsid w:val="00277A5D"/>
    <w:rsid w:val="00277FA4"/>
    <w:rsid w:val="002808FF"/>
    <w:rsid w:val="00282D43"/>
    <w:rsid w:val="00284689"/>
    <w:rsid w:val="00287AD5"/>
    <w:rsid w:val="002907F0"/>
    <w:rsid w:val="00290FEA"/>
    <w:rsid w:val="002911F2"/>
    <w:rsid w:val="00291ED8"/>
    <w:rsid w:val="002922E1"/>
    <w:rsid w:val="00292633"/>
    <w:rsid w:val="00294903"/>
    <w:rsid w:val="0029508D"/>
    <w:rsid w:val="002950D7"/>
    <w:rsid w:val="002A052C"/>
    <w:rsid w:val="002A237D"/>
    <w:rsid w:val="002A311A"/>
    <w:rsid w:val="002A3C11"/>
    <w:rsid w:val="002A4229"/>
    <w:rsid w:val="002A4320"/>
    <w:rsid w:val="002A4A4E"/>
    <w:rsid w:val="002A5E80"/>
    <w:rsid w:val="002A64D5"/>
    <w:rsid w:val="002A7591"/>
    <w:rsid w:val="002B1ACD"/>
    <w:rsid w:val="002B235B"/>
    <w:rsid w:val="002B23B0"/>
    <w:rsid w:val="002B23CB"/>
    <w:rsid w:val="002B348A"/>
    <w:rsid w:val="002B6C1D"/>
    <w:rsid w:val="002B7EC7"/>
    <w:rsid w:val="002C11CF"/>
    <w:rsid w:val="002C2200"/>
    <w:rsid w:val="002C2E9C"/>
    <w:rsid w:val="002C33FD"/>
    <w:rsid w:val="002C3ED1"/>
    <w:rsid w:val="002C52C7"/>
    <w:rsid w:val="002C5DFF"/>
    <w:rsid w:val="002C5F50"/>
    <w:rsid w:val="002D00FE"/>
    <w:rsid w:val="002D0A22"/>
    <w:rsid w:val="002D0D60"/>
    <w:rsid w:val="002D0E48"/>
    <w:rsid w:val="002D13C0"/>
    <w:rsid w:val="002D194F"/>
    <w:rsid w:val="002D34B6"/>
    <w:rsid w:val="002D4401"/>
    <w:rsid w:val="002D4A8F"/>
    <w:rsid w:val="002D59E7"/>
    <w:rsid w:val="002D5F3A"/>
    <w:rsid w:val="002E0418"/>
    <w:rsid w:val="002E07AA"/>
    <w:rsid w:val="002E148F"/>
    <w:rsid w:val="002E1AB6"/>
    <w:rsid w:val="002E3102"/>
    <w:rsid w:val="002E35D5"/>
    <w:rsid w:val="002E3D6F"/>
    <w:rsid w:val="002E3EBF"/>
    <w:rsid w:val="002E5EDC"/>
    <w:rsid w:val="002E620A"/>
    <w:rsid w:val="002E676E"/>
    <w:rsid w:val="002F02BC"/>
    <w:rsid w:val="002F156B"/>
    <w:rsid w:val="002F1F06"/>
    <w:rsid w:val="002F2E9C"/>
    <w:rsid w:val="002F3981"/>
    <w:rsid w:val="002F3B3E"/>
    <w:rsid w:val="002F45C3"/>
    <w:rsid w:val="002F753A"/>
    <w:rsid w:val="00302E14"/>
    <w:rsid w:val="003034F2"/>
    <w:rsid w:val="00307079"/>
    <w:rsid w:val="003108D1"/>
    <w:rsid w:val="00311160"/>
    <w:rsid w:val="00311D54"/>
    <w:rsid w:val="003128D9"/>
    <w:rsid w:val="00314AB9"/>
    <w:rsid w:val="0031537C"/>
    <w:rsid w:val="00316013"/>
    <w:rsid w:val="00316031"/>
    <w:rsid w:val="00317EA4"/>
    <w:rsid w:val="00320169"/>
    <w:rsid w:val="00321698"/>
    <w:rsid w:val="003222E6"/>
    <w:rsid w:val="00322886"/>
    <w:rsid w:val="00323C11"/>
    <w:rsid w:val="00324315"/>
    <w:rsid w:val="003244D0"/>
    <w:rsid w:val="003253BC"/>
    <w:rsid w:val="003258B3"/>
    <w:rsid w:val="00325BCE"/>
    <w:rsid w:val="00330332"/>
    <w:rsid w:val="00330D64"/>
    <w:rsid w:val="00330DF4"/>
    <w:rsid w:val="00330EE6"/>
    <w:rsid w:val="003313AA"/>
    <w:rsid w:val="003316C2"/>
    <w:rsid w:val="00331EEF"/>
    <w:rsid w:val="00332F9C"/>
    <w:rsid w:val="00333260"/>
    <w:rsid w:val="00335581"/>
    <w:rsid w:val="0033622F"/>
    <w:rsid w:val="00337087"/>
    <w:rsid w:val="00337BED"/>
    <w:rsid w:val="003408B8"/>
    <w:rsid w:val="00341445"/>
    <w:rsid w:val="0034242B"/>
    <w:rsid w:val="003439B2"/>
    <w:rsid w:val="00344366"/>
    <w:rsid w:val="00347A44"/>
    <w:rsid w:val="00347FDC"/>
    <w:rsid w:val="00351372"/>
    <w:rsid w:val="003534D4"/>
    <w:rsid w:val="00353B61"/>
    <w:rsid w:val="00353BFD"/>
    <w:rsid w:val="00354CC0"/>
    <w:rsid w:val="00356F80"/>
    <w:rsid w:val="00362245"/>
    <w:rsid w:val="003665E2"/>
    <w:rsid w:val="0036717B"/>
    <w:rsid w:val="00370B89"/>
    <w:rsid w:val="00372C56"/>
    <w:rsid w:val="003733F6"/>
    <w:rsid w:val="00374B99"/>
    <w:rsid w:val="003754B8"/>
    <w:rsid w:val="0037570B"/>
    <w:rsid w:val="00380A11"/>
    <w:rsid w:val="00380A49"/>
    <w:rsid w:val="0038107F"/>
    <w:rsid w:val="00382811"/>
    <w:rsid w:val="0038411F"/>
    <w:rsid w:val="0038463B"/>
    <w:rsid w:val="00386D28"/>
    <w:rsid w:val="00387571"/>
    <w:rsid w:val="003877BD"/>
    <w:rsid w:val="003879A6"/>
    <w:rsid w:val="003915D8"/>
    <w:rsid w:val="00391FE0"/>
    <w:rsid w:val="00392CC0"/>
    <w:rsid w:val="00393FB9"/>
    <w:rsid w:val="00395E4B"/>
    <w:rsid w:val="003960FD"/>
    <w:rsid w:val="00396B85"/>
    <w:rsid w:val="003971BF"/>
    <w:rsid w:val="00397378"/>
    <w:rsid w:val="003A0729"/>
    <w:rsid w:val="003A18F7"/>
    <w:rsid w:val="003A1CE8"/>
    <w:rsid w:val="003A2AE4"/>
    <w:rsid w:val="003A40C5"/>
    <w:rsid w:val="003A480C"/>
    <w:rsid w:val="003A5788"/>
    <w:rsid w:val="003A582A"/>
    <w:rsid w:val="003A6EFD"/>
    <w:rsid w:val="003A791E"/>
    <w:rsid w:val="003A7C4C"/>
    <w:rsid w:val="003B0D3C"/>
    <w:rsid w:val="003B1CC7"/>
    <w:rsid w:val="003B2340"/>
    <w:rsid w:val="003B2465"/>
    <w:rsid w:val="003B2610"/>
    <w:rsid w:val="003B3737"/>
    <w:rsid w:val="003B45DA"/>
    <w:rsid w:val="003B591E"/>
    <w:rsid w:val="003B6465"/>
    <w:rsid w:val="003B6D6C"/>
    <w:rsid w:val="003C15F5"/>
    <w:rsid w:val="003C1C00"/>
    <w:rsid w:val="003C1C24"/>
    <w:rsid w:val="003C206A"/>
    <w:rsid w:val="003C227D"/>
    <w:rsid w:val="003C2D6F"/>
    <w:rsid w:val="003C36B5"/>
    <w:rsid w:val="003C38B0"/>
    <w:rsid w:val="003C5A4B"/>
    <w:rsid w:val="003C68BB"/>
    <w:rsid w:val="003D0260"/>
    <w:rsid w:val="003D22C7"/>
    <w:rsid w:val="003D2561"/>
    <w:rsid w:val="003D2AAC"/>
    <w:rsid w:val="003D2C8F"/>
    <w:rsid w:val="003D433D"/>
    <w:rsid w:val="003D4D7A"/>
    <w:rsid w:val="003D5DEA"/>
    <w:rsid w:val="003D66BA"/>
    <w:rsid w:val="003D6DC3"/>
    <w:rsid w:val="003E05CE"/>
    <w:rsid w:val="003E209C"/>
    <w:rsid w:val="003E415B"/>
    <w:rsid w:val="003E4167"/>
    <w:rsid w:val="003E5FAA"/>
    <w:rsid w:val="003E76BC"/>
    <w:rsid w:val="003E7821"/>
    <w:rsid w:val="003E7B62"/>
    <w:rsid w:val="003F1565"/>
    <w:rsid w:val="003F2F51"/>
    <w:rsid w:val="003F4EE2"/>
    <w:rsid w:val="003F532E"/>
    <w:rsid w:val="003F572F"/>
    <w:rsid w:val="003F7984"/>
    <w:rsid w:val="0040067B"/>
    <w:rsid w:val="00402981"/>
    <w:rsid w:val="00403664"/>
    <w:rsid w:val="00404203"/>
    <w:rsid w:val="00404BE2"/>
    <w:rsid w:val="00405C05"/>
    <w:rsid w:val="0040628E"/>
    <w:rsid w:val="00406FD0"/>
    <w:rsid w:val="00407082"/>
    <w:rsid w:val="00407BDE"/>
    <w:rsid w:val="00412F83"/>
    <w:rsid w:val="00414AA3"/>
    <w:rsid w:val="004157C3"/>
    <w:rsid w:val="00417738"/>
    <w:rsid w:val="00417C1E"/>
    <w:rsid w:val="004200D3"/>
    <w:rsid w:val="00421800"/>
    <w:rsid w:val="004221FA"/>
    <w:rsid w:val="00422B79"/>
    <w:rsid w:val="00423B20"/>
    <w:rsid w:val="00425668"/>
    <w:rsid w:val="0042577B"/>
    <w:rsid w:val="00426113"/>
    <w:rsid w:val="00426677"/>
    <w:rsid w:val="004300C3"/>
    <w:rsid w:val="0043263C"/>
    <w:rsid w:val="00432F44"/>
    <w:rsid w:val="00433B85"/>
    <w:rsid w:val="004367DF"/>
    <w:rsid w:val="00437AE4"/>
    <w:rsid w:val="00441D93"/>
    <w:rsid w:val="00441FC7"/>
    <w:rsid w:val="00442255"/>
    <w:rsid w:val="0044439D"/>
    <w:rsid w:val="00445877"/>
    <w:rsid w:val="00447427"/>
    <w:rsid w:val="004508F5"/>
    <w:rsid w:val="00450B09"/>
    <w:rsid w:val="00450B48"/>
    <w:rsid w:val="00450CA1"/>
    <w:rsid w:val="00451943"/>
    <w:rsid w:val="004531C5"/>
    <w:rsid w:val="0045675C"/>
    <w:rsid w:val="004574C0"/>
    <w:rsid w:val="00457EBE"/>
    <w:rsid w:val="004615B4"/>
    <w:rsid w:val="00461635"/>
    <w:rsid w:val="00463168"/>
    <w:rsid w:val="004631E4"/>
    <w:rsid w:val="004639B9"/>
    <w:rsid w:val="00464DC9"/>
    <w:rsid w:val="00465C16"/>
    <w:rsid w:val="00466A8A"/>
    <w:rsid w:val="0047037C"/>
    <w:rsid w:val="00471C30"/>
    <w:rsid w:val="0047204A"/>
    <w:rsid w:val="0047242D"/>
    <w:rsid w:val="004728C7"/>
    <w:rsid w:val="00473027"/>
    <w:rsid w:val="004733F8"/>
    <w:rsid w:val="004751A5"/>
    <w:rsid w:val="0047696A"/>
    <w:rsid w:val="00477020"/>
    <w:rsid w:val="004773F1"/>
    <w:rsid w:val="00481668"/>
    <w:rsid w:val="004838E9"/>
    <w:rsid w:val="00484795"/>
    <w:rsid w:val="0049041F"/>
    <w:rsid w:val="00493402"/>
    <w:rsid w:val="00493626"/>
    <w:rsid w:val="00494DFC"/>
    <w:rsid w:val="00497A4B"/>
    <w:rsid w:val="004A218E"/>
    <w:rsid w:val="004A21DB"/>
    <w:rsid w:val="004A2ABF"/>
    <w:rsid w:val="004A3485"/>
    <w:rsid w:val="004A4735"/>
    <w:rsid w:val="004A4BC6"/>
    <w:rsid w:val="004A514F"/>
    <w:rsid w:val="004A74EB"/>
    <w:rsid w:val="004B0009"/>
    <w:rsid w:val="004B008D"/>
    <w:rsid w:val="004B238E"/>
    <w:rsid w:val="004B2D4E"/>
    <w:rsid w:val="004B3F0B"/>
    <w:rsid w:val="004B5AB1"/>
    <w:rsid w:val="004B62F2"/>
    <w:rsid w:val="004B795A"/>
    <w:rsid w:val="004C1E39"/>
    <w:rsid w:val="004C3363"/>
    <w:rsid w:val="004C4C60"/>
    <w:rsid w:val="004C4DAD"/>
    <w:rsid w:val="004C5DAE"/>
    <w:rsid w:val="004C6CDC"/>
    <w:rsid w:val="004C7041"/>
    <w:rsid w:val="004C7527"/>
    <w:rsid w:val="004D2179"/>
    <w:rsid w:val="004D2716"/>
    <w:rsid w:val="004D2FB1"/>
    <w:rsid w:val="004D4F7D"/>
    <w:rsid w:val="004D5976"/>
    <w:rsid w:val="004D6E4B"/>
    <w:rsid w:val="004D6E6B"/>
    <w:rsid w:val="004D6FB2"/>
    <w:rsid w:val="004D76A8"/>
    <w:rsid w:val="004D773F"/>
    <w:rsid w:val="004D795B"/>
    <w:rsid w:val="004E2C7F"/>
    <w:rsid w:val="004F1C65"/>
    <w:rsid w:val="004F2379"/>
    <w:rsid w:val="004F2F55"/>
    <w:rsid w:val="004F3E3E"/>
    <w:rsid w:val="004F5EE3"/>
    <w:rsid w:val="004F7102"/>
    <w:rsid w:val="004F7B7F"/>
    <w:rsid w:val="005001B3"/>
    <w:rsid w:val="00500D53"/>
    <w:rsid w:val="0050245A"/>
    <w:rsid w:val="00502F27"/>
    <w:rsid w:val="00503ACF"/>
    <w:rsid w:val="005043D0"/>
    <w:rsid w:val="00504DDC"/>
    <w:rsid w:val="00505061"/>
    <w:rsid w:val="005070B0"/>
    <w:rsid w:val="00507866"/>
    <w:rsid w:val="00510C1B"/>
    <w:rsid w:val="00511576"/>
    <w:rsid w:val="00511FC0"/>
    <w:rsid w:val="005127A1"/>
    <w:rsid w:val="00513F74"/>
    <w:rsid w:val="005143CE"/>
    <w:rsid w:val="0051549F"/>
    <w:rsid w:val="00520FCD"/>
    <w:rsid w:val="0052748F"/>
    <w:rsid w:val="00527EE7"/>
    <w:rsid w:val="00527F7E"/>
    <w:rsid w:val="00531BEB"/>
    <w:rsid w:val="005324C0"/>
    <w:rsid w:val="00532A5B"/>
    <w:rsid w:val="0053392E"/>
    <w:rsid w:val="00534190"/>
    <w:rsid w:val="00537250"/>
    <w:rsid w:val="00537CAA"/>
    <w:rsid w:val="00541AB0"/>
    <w:rsid w:val="005430B6"/>
    <w:rsid w:val="00545120"/>
    <w:rsid w:val="00545EEC"/>
    <w:rsid w:val="00545FD2"/>
    <w:rsid w:val="00546497"/>
    <w:rsid w:val="00546652"/>
    <w:rsid w:val="00546CB1"/>
    <w:rsid w:val="00550B8F"/>
    <w:rsid w:val="00550E5A"/>
    <w:rsid w:val="005549F8"/>
    <w:rsid w:val="00555E11"/>
    <w:rsid w:val="00556223"/>
    <w:rsid w:val="00556281"/>
    <w:rsid w:val="005565FC"/>
    <w:rsid w:val="00556F37"/>
    <w:rsid w:val="005608C7"/>
    <w:rsid w:val="005609A6"/>
    <w:rsid w:val="00561F3F"/>
    <w:rsid w:val="0056298F"/>
    <w:rsid w:val="00562D2D"/>
    <w:rsid w:val="00563689"/>
    <w:rsid w:val="00563832"/>
    <w:rsid w:val="00564694"/>
    <w:rsid w:val="00565C9E"/>
    <w:rsid w:val="00566E8D"/>
    <w:rsid w:val="005671B3"/>
    <w:rsid w:val="0056736D"/>
    <w:rsid w:val="00567C49"/>
    <w:rsid w:val="0057122A"/>
    <w:rsid w:val="00571548"/>
    <w:rsid w:val="005719F5"/>
    <w:rsid w:val="005724CD"/>
    <w:rsid w:val="00575621"/>
    <w:rsid w:val="00576729"/>
    <w:rsid w:val="00581F47"/>
    <w:rsid w:val="00583DB0"/>
    <w:rsid w:val="00583F18"/>
    <w:rsid w:val="005840A9"/>
    <w:rsid w:val="005841C8"/>
    <w:rsid w:val="00584F14"/>
    <w:rsid w:val="005858D7"/>
    <w:rsid w:val="00586E46"/>
    <w:rsid w:val="00587C71"/>
    <w:rsid w:val="00590D48"/>
    <w:rsid w:val="00591DC0"/>
    <w:rsid w:val="005925A7"/>
    <w:rsid w:val="0059268D"/>
    <w:rsid w:val="00593160"/>
    <w:rsid w:val="00593C03"/>
    <w:rsid w:val="00595020"/>
    <w:rsid w:val="005954E1"/>
    <w:rsid w:val="005A005B"/>
    <w:rsid w:val="005A03F6"/>
    <w:rsid w:val="005A11EC"/>
    <w:rsid w:val="005A4DB3"/>
    <w:rsid w:val="005A6C8F"/>
    <w:rsid w:val="005A72E9"/>
    <w:rsid w:val="005A7943"/>
    <w:rsid w:val="005B100E"/>
    <w:rsid w:val="005B1504"/>
    <w:rsid w:val="005B1B13"/>
    <w:rsid w:val="005B2D43"/>
    <w:rsid w:val="005B3DAC"/>
    <w:rsid w:val="005B41E8"/>
    <w:rsid w:val="005C1641"/>
    <w:rsid w:val="005C29C7"/>
    <w:rsid w:val="005C5647"/>
    <w:rsid w:val="005C6364"/>
    <w:rsid w:val="005C708E"/>
    <w:rsid w:val="005C7825"/>
    <w:rsid w:val="005D0067"/>
    <w:rsid w:val="005D2E0A"/>
    <w:rsid w:val="005D3A8B"/>
    <w:rsid w:val="005D3CD6"/>
    <w:rsid w:val="005D568D"/>
    <w:rsid w:val="005D7630"/>
    <w:rsid w:val="005E0CE6"/>
    <w:rsid w:val="005E15C9"/>
    <w:rsid w:val="005E186B"/>
    <w:rsid w:val="005E3AF4"/>
    <w:rsid w:val="005E3DEF"/>
    <w:rsid w:val="005E3EF8"/>
    <w:rsid w:val="005E6EFA"/>
    <w:rsid w:val="005E7584"/>
    <w:rsid w:val="005F1025"/>
    <w:rsid w:val="005F1DCA"/>
    <w:rsid w:val="005F1E91"/>
    <w:rsid w:val="005F2901"/>
    <w:rsid w:val="005F2CFB"/>
    <w:rsid w:val="005F3771"/>
    <w:rsid w:val="005F3AF6"/>
    <w:rsid w:val="005F3CD4"/>
    <w:rsid w:val="005F4400"/>
    <w:rsid w:val="005F6255"/>
    <w:rsid w:val="005F6E3A"/>
    <w:rsid w:val="0060040B"/>
    <w:rsid w:val="006010B5"/>
    <w:rsid w:val="00601482"/>
    <w:rsid w:val="00602E3D"/>
    <w:rsid w:val="006040FC"/>
    <w:rsid w:val="0060435E"/>
    <w:rsid w:val="0060470F"/>
    <w:rsid w:val="00605A18"/>
    <w:rsid w:val="00606DAB"/>
    <w:rsid w:val="00607720"/>
    <w:rsid w:val="00607D4C"/>
    <w:rsid w:val="006114E3"/>
    <w:rsid w:val="00613661"/>
    <w:rsid w:val="00613973"/>
    <w:rsid w:val="00614747"/>
    <w:rsid w:val="00614D20"/>
    <w:rsid w:val="00615618"/>
    <w:rsid w:val="006159DC"/>
    <w:rsid w:val="00616D3C"/>
    <w:rsid w:val="00617708"/>
    <w:rsid w:val="0062045E"/>
    <w:rsid w:val="006204E9"/>
    <w:rsid w:val="00620AD8"/>
    <w:rsid w:val="00621505"/>
    <w:rsid w:val="00621928"/>
    <w:rsid w:val="0062261E"/>
    <w:rsid w:val="00622ED9"/>
    <w:rsid w:val="00623032"/>
    <w:rsid w:val="00623E46"/>
    <w:rsid w:val="00625A83"/>
    <w:rsid w:val="00625A99"/>
    <w:rsid w:val="00626999"/>
    <w:rsid w:val="0063296A"/>
    <w:rsid w:val="006353A9"/>
    <w:rsid w:val="00636ADF"/>
    <w:rsid w:val="006372B6"/>
    <w:rsid w:val="006400EE"/>
    <w:rsid w:val="00640153"/>
    <w:rsid w:val="0064092D"/>
    <w:rsid w:val="00641DA8"/>
    <w:rsid w:val="00642B8F"/>
    <w:rsid w:val="0064322A"/>
    <w:rsid w:val="00644E6E"/>
    <w:rsid w:val="006462DB"/>
    <w:rsid w:val="00646449"/>
    <w:rsid w:val="00646835"/>
    <w:rsid w:val="00647E08"/>
    <w:rsid w:val="00650084"/>
    <w:rsid w:val="00650436"/>
    <w:rsid w:val="00650D7C"/>
    <w:rsid w:val="00650F25"/>
    <w:rsid w:val="0065108C"/>
    <w:rsid w:val="00651670"/>
    <w:rsid w:val="00651E40"/>
    <w:rsid w:val="0065207B"/>
    <w:rsid w:val="00653C5D"/>
    <w:rsid w:val="00654D7A"/>
    <w:rsid w:val="0065629F"/>
    <w:rsid w:val="00656C93"/>
    <w:rsid w:val="00657D5B"/>
    <w:rsid w:val="006602DE"/>
    <w:rsid w:val="00660E01"/>
    <w:rsid w:val="00660E56"/>
    <w:rsid w:val="006617DC"/>
    <w:rsid w:val="006619F1"/>
    <w:rsid w:val="006636FF"/>
    <w:rsid w:val="0066664E"/>
    <w:rsid w:val="00666F01"/>
    <w:rsid w:val="006702F8"/>
    <w:rsid w:val="00670902"/>
    <w:rsid w:val="00673405"/>
    <w:rsid w:val="00675D1A"/>
    <w:rsid w:val="006760EC"/>
    <w:rsid w:val="00676251"/>
    <w:rsid w:val="00676AE8"/>
    <w:rsid w:val="006776DF"/>
    <w:rsid w:val="0068155E"/>
    <w:rsid w:val="006816ED"/>
    <w:rsid w:val="00681DA1"/>
    <w:rsid w:val="00681F92"/>
    <w:rsid w:val="006821C2"/>
    <w:rsid w:val="00682840"/>
    <w:rsid w:val="00682F2E"/>
    <w:rsid w:val="00683459"/>
    <w:rsid w:val="00683CED"/>
    <w:rsid w:val="006850F7"/>
    <w:rsid w:val="00685984"/>
    <w:rsid w:val="00687CB4"/>
    <w:rsid w:val="00691FD8"/>
    <w:rsid w:val="0069382D"/>
    <w:rsid w:val="00693A7D"/>
    <w:rsid w:val="00695040"/>
    <w:rsid w:val="00695FFB"/>
    <w:rsid w:val="00697CD3"/>
    <w:rsid w:val="00697FE4"/>
    <w:rsid w:val="006A015B"/>
    <w:rsid w:val="006A04E0"/>
    <w:rsid w:val="006A1A8F"/>
    <w:rsid w:val="006A1AFB"/>
    <w:rsid w:val="006A4508"/>
    <w:rsid w:val="006A5287"/>
    <w:rsid w:val="006A636D"/>
    <w:rsid w:val="006A70D1"/>
    <w:rsid w:val="006A70F4"/>
    <w:rsid w:val="006A7C0A"/>
    <w:rsid w:val="006B0D1C"/>
    <w:rsid w:val="006B20BB"/>
    <w:rsid w:val="006B35CA"/>
    <w:rsid w:val="006B37C0"/>
    <w:rsid w:val="006B470E"/>
    <w:rsid w:val="006B5432"/>
    <w:rsid w:val="006B6A87"/>
    <w:rsid w:val="006B7BE2"/>
    <w:rsid w:val="006C31AE"/>
    <w:rsid w:val="006C3815"/>
    <w:rsid w:val="006C4C13"/>
    <w:rsid w:val="006C5805"/>
    <w:rsid w:val="006C5E3A"/>
    <w:rsid w:val="006C7043"/>
    <w:rsid w:val="006D12BA"/>
    <w:rsid w:val="006D1D65"/>
    <w:rsid w:val="006D2C8A"/>
    <w:rsid w:val="006D3B11"/>
    <w:rsid w:val="006D3F42"/>
    <w:rsid w:val="006D4DD8"/>
    <w:rsid w:val="006D5477"/>
    <w:rsid w:val="006D665E"/>
    <w:rsid w:val="006E3A54"/>
    <w:rsid w:val="006E60F4"/>
    <w:rsid w:val="006E7738"/>
    <w:rsid w:val="006F02A5"/>
    <w:rsid w:val="006F0C7D"/>
    <w:rsid w:val="006F4D2D"/>
    <w:rsid w:val="006F5BEF"/>
    <w:rsid w:val="006F5FBD"/>
    <w:rsid w:val="006F6A37"/>
    <w:rsid w:val="006F7036"/>
    <w:rsid w:val="00701254"/>
    <w:rsid w:val="007016B3"/>
    <w:rsid w:val="00701C1D"/>
    <w:rsid w:val="007061A1"/>
    <w:rsid w:val="00706475"/>
    <w:rsid w:val="007066EC"/>
    <w:rsid w:val="00707DF5"/>
    <w:rsid w:val="00707FED"/>
    <w:rsid w:val="00711D3E"/>
    <w:rsid w:val="007125B7"/>
    <w:rsid w:val="00712A78"/>
    <w:rsid w:val="00712E75"/>
    <w:rsid w:val="00713D48"/>
    <w:rsid w:val="00715D51"/>
    <w:rsid w:val="00716540"/>
    <w:rsid w:val="0071739D"/>
    <w:rsid w:val="00717B8E"/>
    <w:rsid w:val="007205AC"/>
    <w:rsid w:val="00722A10"/>
    <w:rsid w:val="00722F41"/>
    <w:rsid w:val="007237D4"/>
    <w:rsid w:val="00724A7B"/>
    <w:rsid w:val="00727044"/>
    <w:rsid w:val="007306F0"/>
    <w:rsid w:val="00730D71"/>
    <w:rsid w:val="00730FF9"/>
    <w:rsid w:val="0073116C"/>
    <w:rsid w:val="00731590"/>
    <w:rsid w:val="007319A9"/>
    <w:rsid w:val="00731F40"/>
    <w:rsid w:val="00735790"/>
    <w:rsid w:val="007361FC"/>
    <w:rsid w:val="0073708E"/>
    <w:rsid w:val="007402CE"/>
    <w:rsid w:val="00745AEE"/>
    <w:rsid w:val="00745F99"/>
    <w:rsid w:val="007468B3"/>
    <w:rsid w:val="007500DB"/>
    <w:rsid w:val="007510B0"/>
    <w:rsid w:val="00751887"/>
    <w:rsid w:val="00753274"/>
    <w:rsid w:val="007535A4"/>
    <w:rsid w:val="007538DE"/>
    <w:rsid w:val="0075424B"/>
    <w:rsid w:val="00754C4A"/>
    <w:rsid w:val="007550D2"/>
    <w:rsid w:val="007551FD"/>
    <w:rsid w:val="00757152"/>
    <w:rsid w:val="00757AAA"/>
    <w:rsid w:val="00757E35"/>
    <w:rsid w:val="00760210"/>
    <w:rsid w:val="00760573"/>
    <w:rsid w:val="007605A0"/>
    <w:rsid w:val="00760E92"/>
    <w:rsid w:val="007613C0"/>
    <w:rsid w:val="00761768"/>
    <w:rsid w:val="007621B8"/>
    <w:rsid w:val="00762DA8"/>
    <w:rsid w:val="007643DC"/>
    <w:rsid w:val="00766902"/>
    <w:rsid w:val="00767341"/>
    <w:rsid w:val="007673FF"/>
    <w:rsid w:val="007714B7"/>
    <w:rsid w:val="0077258B"/>
    <w:rsid w:val="007753C6"/>
    <w:rsid w:val="00776B9F"/>
    <w:rsid w:val="00776CB1"/>
    <w:rsid w:val="00777ED6"/>
    <w:rsid w:val="007803D9"/>
    <w:rsid w:val="0078046C"/>
    <w:rsid w:val="00780A72"/>
    <w:rsid w:val="007817A9"/>
    <w:rsid w:val="00783BED"/>
    <w:rsid w:val="00783F36"/>
    <w:rsid w:val="007842D5"/>
    <w:rsid w:val="00784F1F"/>
    <w:rsid w:val="007861B5"/>
    <w:rsid w:val="007868D5"/>
    <w:rsid w:val="0078712B"/>
    <w:rsid w:val="00790F3E"/>
    <w:rsid w:val="00791631"/>
    <w:rsid w:val="007924E3"/>
    <w:rsid w:val="00792B18"/>
    <w:rsid w:val="007930F5"/>
    <w:rsid w:val="007949A8"/>
    <w:rsid w:val="00794EEB"/>
    <w:rsid w:val="007951D1"/>
    <w:rsid w:val="00797301"/>
    <w:rsid w:val="00797683"/>
    <w:rsid w:val="007A0BB9"/>
    <w:rsid w:val="007A104D"/>
    <w:rsid w:val="007A10D8"/>
    <w:rsid w:val="007A1AC0"/>
    <w:rsid w:val="007A1DB4"/>
    <w:rsid w:val="007A24EB"/>
    <w:rsid w:val="007A5BF0"/>
    <w:rsid w:val="007A6108"/>
    <w:rsid w:val="007A68EB"/>
    <w:rsid w:val="007A7884"/>
    <w:rsid w:val="007A7C44"/>
    <w:rsid w:val="007B0715"/>
    <w:rsid w:val="007B0F59"/>
    <w:rsid w:val="007B198E"/>
    <w:rsid w:val="007B307A"/>
    <w:rsid w:val="007B4ED3"/>
    <w:rsid w:val="007B5A41"/>
    <w:rsid w:val="007B5C5A"/>
    <w:rsid w:val="007B69DA"/>
    <w:rsid w:val="007B6E10"/>
    <w:rsid w:val="007B6E5C"/>
    <w:rsid w:val="007B6F31"/>
    <w:rsid w:val="007B6FA5"/>
    <w:rsid w:val="007B70CD"/>
    <w:rsid w:val="007B7237"/>
    <w:rsid w:val="007C11C5"/>
    <w:rsid w:val="007C1262"/>
    <w:rsid w:val="007C190D"/>
    <w:rsid w:val="007C2696"/>
    <w:rsid w:val="007C43E2"/>
    <w:rsid w:val="007C4733"/>
    <w:rsid w:val="007C48D0"/>
    <w:rsid w:val="007C4ACD"/>
    <w:rsid w:val="007C7A4B"/>
    <w:rsid w:val="007C7BFF"/>
    <w:rsid w:val="007C7F65"/>
    <w:rsid w:val="007D09C2"/>
    <w:rsid w:val="007D0BC9"/>
    <w:rsid w:val="007D47CC"/>
    <w:rsid w:val="007D49D3"/>
    <w:rsid w:val="007D4F59"/>
    <w:rsid w:val="007D6381"/>
    <w:rsid w:val="007D7E23"/>
    <w:rsid w:val="007E1F73"/>
    <w:rsid w:val="007E2BE1"/>
    <w:rsid w:val="007E2F27"/>
    <w:rsid w:val="007E31B0"/>
    <w:rsid w:val="007E55C5"/>
    <w:rsid w:val="007E686E"/>
    <w:rsid w:val="007E6F99"/>
    <w:rsid w:val="007E7087"/>
    <w:rsid w:val="007F088D"/>
    <w:rsid w:val="007F31FD"/>
    <w:rsid w:val="007F4664"/>
    <w:rsid w:val="007F48A0"/>
    <w:rsid w:val="007F5E34"/>
    <w:rsid w:val="007F67AB"/>
    <w:rsid w:val="007F6982"/>
    <w:rsid w:val="008009CD"/>
    <w:rsid w:val="00801782"/>
    <w:rsid w:val="00803C75"/>
    <w:rsid w:val="00803C9B"/>
    <w:rsid w:val="008050C4"/>
    <w:rsid w:val="00810DA3"/>
    <w:rsid w:val="0081172A"/>
    <w:rsid w:val="00811D80"/>
    <w:rsid w:val="00813A5F"/>
    <w:rsid w:val="00813B62"/>
    <w:rsid w:val="00813DFB"/>
    <w:rsid w:val="00815491"/>
    <w:rsid w:val="008174AA"/>
    <w:rsid w:val="0082039B"/>
    <w:rsid w:val="008213F1"/>
    <w:rsid w:val="00821B30"/>
    <w:rsid w:val="00821D79"/>
    <w:rsid w:val="008230C7"/>
    <w:rsid w:val="008232DE"/>
    <w:rsid w:val="00823950"/>
    <w:rsid w:val="00824A25"/>
    <w:rsid w:val="00824C53"/>
    <w:rsid w:val="008254D8"/>
    <w:rsid w:val="00825F5F"/>
    <w:rsid w:val="00826666"/>
    <w:rsid w:val="00826893"/>
    <w:rsid w:val="00827093"/>
    <w:rsid w:val="0082768A"/>
    <w:rsid w:val="0083096C"/>
    <w:rsid w:val="00830B81"/>
    <w:rsid w:val="00830D28"/>
    <w:rsid w:val="00831DF4"/>
    <w:rsid w:val="0083253D"/>
    <w:rsid w:val="00832B81"/>
    <w:rsid w:val="00833611"/>
    <w:rsid w:val="008342D4"/>
    <w:rsid w:val="00834CEA"/>
    <w:rsid w:val="00834D8F"/>
    <w:rsid w:val="00834F25"/>
    <w:rsid w:val="00835C28"/>
    <w:rsid w:val="00840183"/>
    <w:rsid w:val="008405D9"/>
    <w:rsid w:val="00841F4F"/>
    <w:rsid w:val="00843102"/>
    <w:rsid w:val="0084333B"/>
    <w:rsid w:val="0084351F"/>
    <w:rsid w:val="00843B25"/>
    <w:rsid w:val="00845D91"/>
    <w:rsid w:val="00845EB1"/>
    <w:rsid w:val="00845F9F"/>
    <w:rsid w:val="00846740"/>
    <w:rsid w:val="0085178E"/>
    <w:rsid w:val="00851B24"/>
    <w:rsid w:val="00853C57"/>
    <w:rsid w:val="008548CB"/>
    <w:rsid w:val="00854DDE"/>
    <w:rsid w:val="0085651F"/>
    <w:rsid w:val="0085711C"/>
    <w:rsid w:val="00857A98"/>
    <w:rsid w:val="00861981"/>
    <w:rsid w:val="0086316C"/>
    <w:rsid w:val="00863943"/>
    <w:rsid w:val="00863FB2"/>
    <w:rsid w:val="008645EA"/>
    <w:rsid w:val="00864E69"/>
    <w:rsid w:val="0086504B"/>
    <w:rsid w:val="00866F23"/>
    <w:rsid w:val="0086714D"/>
    <w:rsid w:val="00867559"/>
    <w:rsid w:val="008677AA"/>
    <w:rsid w:val="008715A4"/>
    <w:rsid w:val="00871A82"/>
    <w:rsid w:val="0087215B"/>
    <w:rsid w:val="00872992"/>
    <w:rsid w:val="008732AF"/>
    <w:rsid w:val="00873488"/>
    <w:rsid w:val="0087440A"/>
    <w:rsid w:val="008752EB"/>
    <w:rsid w:val="00875A32"/>
    <w:rsid w:val="00877328"/>
    <w:rsid w:val="00880637"/>
    <w:rsid w:val="008814BC"/>
    <w:rsid w:val="00881E62"/>
    <w:rsid w:val="00884DF0"/>
    <w:rsid w:val="00886285"/>
    <w:rsid w:val="008864CD"/>
    <w:rsid w:val="008864D4"/>
    <w:rsid w:val="00890DD5"/>
    <w:rsid w:val="008913F8"/>
    <w:rsid w:val="00891812"/>
    <w:rsid w:val="008918A2"/>
    <w:rsid w:val="008924D6"/>
    <w:rsid w:val="00893075"/>
    <w:rsid w:val="00893C8B"/>
    <w:rsid w:val="008949A2"/>
    <w:rsid w:val="0089514B"/>
    <w:rsid w:val="00895F4F"/>
    <w:rsid w:val="008968AD"/>
    <w:rsid w:val="008A047D"/>
    <w:rsid w:val="008A05B4"/>
    <w:rsid w:val="008A0B28"/>
    <w:rsid w:val="008A119C"/>
    <w:rsid w:val="008A1B02"/>
    <w:rsid w:val="008A4B13"/>
    <w:rsid w:val="008A5860"/>
    <w:rsid w:val="008A6746"/>
    <w:rsid w:val="008A7A2E"/>
    <w:rsid w:val="008B18B2"/>
    <w:rsid w:val="008B3677"/>
    <w:rsid w:val="008B44EF"/>
    <w:rsid w:val="008B70D0"/>
    <w:rsid w:val="008B7359"/>
    <w:rsid w:val="008B78A0"/>
    <w:rsid w:val="008B7BC5"/>
    <w:rsid w:val="008C03CE"/>
    <w:rsid w:val="008C058F"/>
    <w:rsid w:val="008C179F"/>
    <w:rsid w:val="008C1907"/>
    <w:rsid w:val="008C210C"/>
    <w:rsid w:val="008C27BF"/>
    <w:rsid w:val="008C5549"/>
    <w:rsid w:val="008C6B87"/>
    <w:rsid w:val="008D0231"/>
    <w:rsid w:val="008D036D"/>
    <w:rsid w:val="008D06FF"/>
    <w:rsid w:val="008D1DBC"/>
    <w:rsid w:val="008D3CBB"/>
    <w:rsid w:val="008D450A"/>
    <w:rsid w:val="008D583F"/>
    <w:rsid w:val="008D5AEA"/>
    <w:rsid w:val="008D6971"/>
    <w:rsid w:val="008D794F"/>
    <w:rsid w:val="008E24A0"/>
    <w:rsid w:val="008E52B6"/>
    <w:rsid w:val="008E566A"/>
    <w:rsid w:val="008E5ABD"/>
    <w:rsid w:val="008E6693"/>
    <w:rsid w:val="008E6BD2"/>
    <w:rsid w:val="008F2F02"/>
    <w:rsid w:val="008F3F76"/>
    <w:rsid w:val="008F41F7"/>
    <w:rsid w:val="008F543E"/>
    <w:rsid w:val="008F5C12"/>
    <w:rsid w:val="008F5C3E"/>
    <w:rsid w:val="008F70F8"/>
    <w:rsid w:val="008F730C"/>
    <w:rsid w:val="008F7BEC"/>
    <w:rsid w:val="00900924"/>
    <w:rsid w:val="00903243"/>
    <w:rsid w:val="0090438D"/>
    <w:rsid w:val="009057B8"/>
    <w:rsid w:val="009101E4"/>
    <w:rsid w:val="0091184D"/>
    <w:rsid w:val="00911B84"/>
    <w:rsid w:val="00911F99"/>
    <w:rsid w:val="009140EF"/>
    <w:rsid w:val="009142D4"/>
    <w:rsid w:val="009154BB"/>
    <w:rsid w:val="00915774"/>
    <w:rsid w:val="00920B3D"/>
    <w:rsid w:val="009211C5"/>
    <w:rsid w:val="00921572"/>
    <w:rsid w:val="00923D15"/>
    <w:rsid w:val="009241C2"/>
    <w:rsid w:val="009262D2"/>
    <w:rsid w:val="009264B8"/>
    <w:rsid w:val="009265C9"/>
    <w:rsid w:val="00927229"/>
    <w:rsid w:val="0093048F"/>
    <w:rsid w:val="00930749"/>
    <w:rsid w:val="00930875"/>
    <w:rsid w:val="00932C72"/>
    <w:rsid w:val="00932CCC"/>
    <w:rsid w:val="00934D8E"/>
    <w:rsid w:val="009367CA"/>
    <w:rsid w:val="009407B3"/>
    <w:rsid w:val="009430E5"/>
    <w:rsid w:val="0094491B"/>
    <w:rsid w:val="009452A8"/>
    <w:rsid w:val="00945469"/>
    <w:rsid w:val="009456D6"/>
    <w:rsid w:val="009460D4"/>
    <w:rsid w:val="00946226"/>
    <w:rsid w:val="0094646C"/>
    <w:rsid w:val="00946647"/>
    <w:rsid w:val="009466A6"/>
    <w:rsid w:val="00946CB9"/>
    <w:rsid w:val="00946FEE"/>
    <w:rsid w:val="009475DF"/>
    <w:rsid w:val="00950435"/>
    <w:rsid w:val="00952229"/>
    <w:rsid w:val="0095362C"/>
    <w:rsid w:val="0095463B"/>
    <w:rsid w:val="00955564"/>
    <w:rsid w:val="0095559E"/>
    <w:rsid w:val="00955ABC"/>
    <w:rsid w:val="009567CD"/>
    <w:rsid w:val="00960177"/>
    <w:rsid w:val="00960D55"/>
    <w:rsid w:val="009617ED"/>
    <w:rsid w:val="00961C1C"/>
    <w:rsid w:val="00961E28"/>
    <w:rsid w:val="00962E68"/>
    <w:rsid w:val="00963A4E"/>
    <w:rsid w:val="00964C93"/>
    <w:rsid w:val="00965771"/>
    <w:rsid w:val="00967299"/>
    <w:rsid w:val="009701CF"/>
    <w:rsid w:val="00970B04"/>
    <w:rsid w:val="00972308"/>
    <w:rsid w:val="00972CE0"/>
    <w:rsid w:val="009758AE"/>
    <w:rsid w:val="00975E02"/>
    <w:rsid w:val="009802C2"/>
    <w:rsid w:val="0098101E"/>
    <w:rsid w:val="009825C0"/>
    <w:rsid w:val="00982F03"/>
    <w:rsid w:val="00983C6D"/>
    <w:rsid w:val="0098469E"/>
    <w:rsid w:val="009849D5"/>
    <w:rsid w:val="00984D52"/>
    <w:rsid w:val="0098607A"/>
    <w:rsid w:val="009860C7"/>
    <w:rsid w:val="009863FB"/>
    <w:rsid w:val="009864F5"/>
    <w:rsid w:val="009867C5"/>
    <w:rsid w:val="00986ACB"/>
    <w:rsid w:val="0099146B"/>
    <w:rsid w:val="00992934"/>
    <w:rsid w:val="009929B2"/>
    <w:rsid w:val="009933CB"/>
    <w:rsid w:val="0099342F"/>
    <w:rsid w:val="00993FFB"/>
    <w:rsid w:val="0099483E"/>
    <w:rsid w:val="00995EFA"/>
    <w:rsid w:val="00997746"/>
    <w:rsid w:val="00997D6C"/>
    <w:rsid w:val="009A0A8D"/>
    <w:rsid w:val="009A0A90"/>
    <w:rsid w:val="009A1D77"/>
    <w:rsid w:val="009A294F"/>
    <w:rsid w:val="009A3760"/>
    <w:rsid w:val="009A4E1C"/>
    <w:rsid w:val="009A522B"/>
    <w:rsid w:val="009A56D1"/>
    <w:rsid w:val="009B0218"/>
    <w:rsid w:val="009B044C"/>
    <w:rsid w:val="009B08AC"/>
    <w:rsid w:val="009B08FC"/>
    <w:rsid w:val="009B1341"/>
    <w:rsid w:val="009B1513"/>
    <w:rsid w:val="009B1BF0"/>
    <w:rsid w:val="009B1FB7"/>
    <w:rsid w:val="009B21CA"/>
    <w:rsid w:val="009B3731"/>
    <w:rsid w:val="009B3A99"/>
    <w:rsid w:val="009B5D58"/>
    <w:rsid w:val="009B7159"/>
    <w:rsid w:val="009C05FE"/>
    <w:rsid w:val="009C1575"/>
    <w:rsid w:val="009C475A"/>
    <w:rsid w:val="009C5EFE"/>
    <w:rsid w:val="009C6C0E"/>
    <w:rsid w:val="009D04B9"/>
    <w:rsid w:val="009D0502"/>
    <w:rsid w:val="009D182D"/>
    <w:rsid w:val="009D2E26"/>
    <w:rsid w:val="009D37D1"/>
    <w:rsid w:val="009D3CBF"/>
    <w:rsid w:val="009D6C00"/>
    <w:rsid w:val="009E1146"/>
    <w:rsid w:val="009E14B5"/>
    <w:rsid w:val="009E16FA"/>
    <w:rsid w:val="009E2612"/>
    <w:rsid w:val="009E2875"/>
    <w:rsid w:val="009E3519"/>
    <w:rsid w:val="009E3E83"/>
    <w:rsid w:val="009E54CF"/>
    <w:rsid w:val="009E588C"/>
    <w:rsid w:val="009E5D4F"/>
    <w:rsid w:val="009E6003"/>
    <w:rsid w:val="009F1C75"/>
    <w:rsid w:val="009F6598"/>
    <w:rsid w:val="00A01E5E"/>
    <w:rsid w:val="00A02F45"/>
    <w:rsid w:val="00A03509"/>
    <w:rsid w:val="00A0693D"/>
    <w:rsid w:val="00A06FF7"/>
    <w:rsid w:val="00A076AE"/>
    <w:rsid w:val="00A10421"/>
    <w:rsid w:val="00A10EAF"/>
    <w:rsid w:val="00A11DCB"/>
    <w:rsid w:val="00A1497A"/>
    <w:rsid w:val="00A150CD"/>
    <w:rsid w:val="00A15343"/>
    <w:rsid w:val="00A165ED"/>
    <w:rsid w:val="00A178B1"/>
    <w:rsid w:val="00A17D8C"/>
    <w:rsid w:val="00A20CB9"/>
    <w:rsid w:val="00A220E8"/>
    <w:rsid w:val="00A22547"/>
    <w:rsid w:val="00A2267A"/>
    <w:rsid w:val="00A232FE"/>
    <w:rsid w:val="00A23362"/>
    <w:rsid w:val="00A23685"/>
    <w:rsid w:val="00A24318"/>
    <w:rsid w:val="00A25555"/>
    <w:rsid w:val="00A26ED5"/>
    <w:rsid w:val="00A3025C"/>
    <w:rsid w:val="00A302FB"/>
    <w:rsid w:val="00A30C7F"/>
    <w:rsid w:val="00A32A70"/>
    <w:rsid w:val="00A36F18"/>
    <w:rsid w:val="00A373BE"/>
    <w:rsid w:val="00A37433"/>
    <w:rsid w:val="00A4106F"/>
    <w:rsid w:val="00A429AC"/>
    <w:rsid w:val="00A43D8B"/>
    <w:rsid w:val="00A44151"/>
    <w:rsid w:val="00A44297"/>
    <w:rsid w:val="00A4683F"/>
    <w:rsid w:val="00A473B1"/>
    <w:rsid w:val="00A500A4"/>
    <w:rsid w:val="00A501B0"/>
    <w:rsid w:val="00A50F0C"/>
    <w:rsid w:val="00A5209D"/>
    <w:rsid w:val="00A52503"/>
    <w:rsid w:val="00A56661"/>
    <w:rsid w:val="00A56D27"/>
    <w:rsid w:val="00A570ED"/>
    <w:rsid w:val="00A62F85"/>
    <w:rsid w:val="00A638EF"/>
    <w:rsid w:val="00A639D1"/>
    <w:rsid w:val="00A63C7F"/>
    <w:rsid w:val="00A64D1C"/>
    <w:rsid w:val="00A65584"/>
    <w:rsid w:val="00A66114"/>
    <w:rsid w:val="00A661EE"/>
    <w:rsid w:val="00A67233"/>
    <w:rsid w:val="00A6752B"/>
    <w:rsid w:val="00A716F2"/>
    <w:rsid w:val="00A747E0"/>
    <w:rsid w:val="00A75B6E"/>
    <w:rsid w:val="00A76232"/>
    <w:rsid w:val="00A7705A"/>
    <w:rsid w:val="00A77BA9"/>
    <w:rsid w:val="00A8073B"/>
    <w:rsid w:val="00A80DAF"/>
    <w:rsid w:val="00A81067"/>
    <w:rsid w:val="00A83EB6"/>
    <w:rsid w:val="00A87942"/>
    <w:rsid w:val="00A91404"/>
    <w:rsid w:val="00A91CE6"/>
    <w:rsid w:val="00A92387"/>
    <w:rsid w:val="00A92AAC"/>
    <w:rsid w:val="00A93124"/>
    <w:rsid w:val="00A934F6"/>
    <w:rsid w:val="00A9434A"/>
    <w:rsid w:val="00A94C52"/>
    <w:rsid w:val="00A95978"/>
    <w:rsid w:val="00A95B7E"/>
    <w:rsid w:val="00A966AA"/>
    <w:rsid w:val="00A96741"/>
    <w:rsid w:val="00A96F81"/>
    <w:rsid w:val="00A972D6"/>
    <w:rsid w:val="00AA2B9D"/>
    <w:rsid w:val="00AB0B7B"/>
    <w:rsid w:val="00AB23D1"/>
    <w:rsid w:val="00AB4BF9"/>
    <w:rsid w:val="00AB4C85"/>
    <w:rsid w:val="00AB5025"/>
    <w:rsid w:val="00AC0467"/>
    <w:rsid w:val="00AC047C"/>
    <w:rsid w:val="00AC0992"/>
    <w:rsid w:val="00AC35F8"/>
    <w:rsid w:val="00AC56FF"/>
    <w:rsid w:val="00AC5D2E"/>
    <w:rsid w:val="00AC6038"/>
    <w:rsid w:val="00AC6171"/>
    <w:rsid w:val="00AC7DA1"/>
    <w:rsid w:val="00AC7E0C"/>
    <w:rsid w:val="00AC7FA4"/>
    <w:rsid w:val="00AD0076"/>
    <w:rsid w:val="00AD1821"/>
    <w:rsid w:val="00AD2E11"/>
    <w:rsid w:val="00AD3011"/>
    <w:rsid w:val="00AD39E4"/>
    <w:rsid w:val="00AD3BEC"/>
    <w:rsid w:val="00AD3D38"/>
    <w:rsid w:val="00AD4760"/>
    <w:rsid w:val="00AD513A"/>
    <w:rsid w:val="00AD5917"/>
    <w:rsid w:val="00AD5B61"/>
    <w:rsid w:val="00AD6BC5"/>
    <w:rsid w:val="00AE0EFB"/>
    <w:rsid w:val="00AE3B01"/>
    <w:rsid w:val="00AE3E8E"/>
    <w:rsid w:val="00AE4154"/>
    <w:rsid w:val="00AE4D99"/>
    <w:rsid w:val="00AE65AD"/>
    <w:rsid w:val="00AF055E"/>
    <w:rsid w:val="00AF0A91"/>
    <w:rsid w:val="00AF0DF1"/>
    <w:rsid w:val="00AF1C32"/>
    <w:rsid w:val="00AF2C0B"/>
    <w:rsid w:val="00AF36F0"/>
    <w:rsid w:val="00AF4C18"/>
    <w:rsid w:val="00AF56D5"/>
    <w:rsid w:val="00AF5AEB"/>
    <w:rsid w:val="00AF77A7"/>
    <w:rsid w:val="00B013DD"/>
    <w:rsid w:val="00B025DA"/>
    <w:rsid w:val="00B02714"/>
    <w:rsid w:val="00B028AC"/>
    <w:rsid w:val="00B03881"/>
    <w:rsid w:val="00B03AE0"/>
    <w:rsid w:val="00B04123"/>
    <w:rsid w:val="00B0597E"/>
    <w:rsid w:val="00B05CE0"/>
    <w:rsid w:val="00B1244A"/>
    <w:rsid w:val="00B13837"/>
    <w:rsid w:val="00B138A9"/>
    <w:rsid w:val="00B1649E"/>
    <w:rsid w:val="00B16530"/>
    <w:rsid w:val="00B170CD"/>
    <w:rsid w:val="00B1782C"/>
    <w:rsid w:val="00B17C48"/>
    <w:rsid w:val="00B20A3F"/>
    <w:rsid w:val="00B20C73"/>
    <w:rsid w:val="00B20FE7"/>
    <w:rsid w:val="00B21DB7"/>
    <w:rsid w:val="00B22C6B"/>
    <w:rsid w:val="00B23598"/>
    <w:rsid w:val="00B23F55"/>
    <w:rsid w:val="00B26617"/>
    <w:rsid w:val="00B27233"/>
    <w:rsid w:val="00B276C7"/>
    <w:rsid w:val="00B31D87"/>
    <w:rsid w:val="00B33167"/>
    <w:rsid w:val="00B33C8E"/>
    <w:rsid w:val="00B343D3"/>
    <w:rsid w:val="00B358A7"/>
    <w:rsid w:val="00B35AD1"/>
    <w:rsid w:val="00B3625B"/>
    <w:rsid w:val="00B40062"/>
    <w:rsid w:val="00B4138B"/>
    <w:rsid w:val="00B41536"/>
    <w:rsid w:val="00B42259"/>
    <w:rsid w:val="00B4237E"/>
    <w:rsid w:val="00B42B37"/>
    <w:rsid w:val="00B43EE5"/>
    <w:rsid w:val="00B441DC"/>
    <w:rsid w:val="00B4450C"/>
    <w:rsid w:val="00B445A4"/>
    <w:rsid w:val="00B4467F"/>
    <w:rsid w:val="00B44839"/>
    <w:rsid w:val="00B4516A"/>
    <w:rsid w:val="00B5056A"/>
    <w:rsid w:val="00B51C06"/>
    <w:rsid w:val="00B51E35"/>
    <w:rsid w:val="00B52050"/>
    <w:rsid w:val="00B53602"/>
    <w:rsid w:val="00B57022"/>
    <w:rsid w:val="00B57FB7"/>
    <w:rsid w:val="00B603F0"/>
    <w:rsid w:val="00B6225C"/>
    <w:rsid w:val="00B64388"/>
    <w:rsid w:val="00B644F6"/>
    <w:rsid w:val="00B646C4"/>
    <w:rsid w:val="00B64B27"/>
    <w:rsid w:val="00B6694D"/>
    <w:rsid w:val="00B66A64"/>
    <w:rsid w:val="00B71E29"/>
    <w:rsid w:val="00B7512C"/>
    <w:rsid w:val="00B75FEF"/>
    <w:rsid w:val="00B7693F"/>
    <w:rsid w:val="00B77381"/>
    <w:rsid w:val="00B81377"/>
    <w:rsid w:val="00B81C0A"/>
    <w:rsid w:val="00B83199"/>
    <w:rsid w:val="00B8444D"/>
    <w:rsid w:val="00B84ABD"/>
    <w:rsid w:val="00B85002"/>
    <w:rsid w:val="00B85B2F"/>
    <w:rsid w:val="00B85ED1"/>
    <w:rsid w:val="00B875BD"/>
    <w:rsid w:val="00B91B5B"/>
    <w:rsid w:val="00B91FCF"/>
    <w:rsid w:val="00B95B18"/>
    <w:rsid w:val="00B973A7"/>
    <w:rsid w:val="00B97676"/>
    <w:rsid w:val="00BA27BC"/>
    <w:rsid w:val="00BA3DEB"/>
    <w:rsid w:val="00BA3DF7"/>
    <w:rsid w:val="00BA4EF6"/>
    <w:rsid w:val="00BA5B6E"/>
    <w:rsid w:val="00BA6688"/>
    <w:rsid w:val="00BA7378"/>
    <w:rsid w:val="00BB1857"/>
    <w:rsid w:val="00BB1CF9"/>
    <w:rsid w:val="00BB26A9"/>
    <w:rsid w:val="00BB3A7D"/>
    <w:rsid w:val="00BB4DA8"/>
    <w:rsid w:val="00BB76D1"/>
    <w:rsid w:val="00BB7C0A"/>
    <w:rsid w:val="00BC0094"/>
    <w:rsid w:val="00BC0CE2"/>
    <w:rsid w:val="00BC1761"/>
    <w:rsid w:val="00BC369D"/>
    <w:rsid w:val="00BC44CA"/>
    <w:rsid w:val="00BC6A9F"/>
    <w:rsid w:val="00BD03D2"/>
    <w:rsid w:val="00BD2EA9"/>
    <w:rsid w:val="00BD3774"/>
    <w:rsid w:val="00BD4622"/>
    <w:rsid w:val="00BD46F5"/>
    <w:rsid w:val="00BD7424"/>
    <w:rsid w:val="00BD7535"/>
    <w:rsid w:val="00BD75B4"/>
    <w:rsid w:val="00BD7F27"/>
    <w:rsid w:val="00BE0BA6"/>
    <w:rsid w:val="00BE0C98"/>
    <w:rsid w:val="00BE1772"/>
    <w:rsid w:val="00BE3C62"/>
    <w:rsid w:val="00BE408D"/>
    <w:rsid w:val="00BE4C2C"/>
    <w:rsid w:val="00BE4DFE"/>
    <w:rsid w:val="00BE526B"/>
    <w:rsid w:val="00BE6B97"/>
    <w:rsid w:val="00BE6EB2"/>
    <w:rsid w:val="00BE73D4"/>
    <w:rsid w:val="00BE7AF6"/>
    <w:rsid w:val="00BF25EA"/>
    <w:rsid w:val="00BF35CC"/>
    <w:rsid w:val="00BF4044"/>
    <w:rsid w:val="00BF40FF"/>
    <w:rsid w:val="00BF4DB6"/>
    <w:rsid w:val="00BF6E0C"/>
    <w:rsid w:val="00C00F8E"/>
    <w:rsid w:val="00C017F3"/>
    <w:rsid w:val="00C0214A"/>
    <w:rsid w:val="00C028A2"/>
    <w:rsid w:val="00C04388"/>
    <w:rsid w:val="00C046C3"/>
    <w:rsid w:val="00C053ED"/>
    <w:rsid w:val="00C06ED7"/>
    <w:rsid w:val="00C06FE6"/>
    <w:rsid w:val="00C071D7"/>
    <w:rsid w:val="00C07F4B"/>
    <w:rsid w:val="00C12834"/>
    <w:rsid w:val="00C1295F"/>
    <w:rsid w:val="00C1417F"/>
    <w:rsid w:val="00C15B84"/>
    <w:rsid w:val="00C164C3"/>
    <w:rsid w:val="00C175B8"/>
    <w:rsid w:val="00C20477"/>
    <w:rsid w:val="00C21247"/>
    <w:rsid w:val="00C2132B"/>
    <w:rsid w:val="00C215A2"/>
    <w:rsid w:val="00C23285"/>
    <w:rsid w:val="00C23BEE"/>
    <w:rsid w:val="00C260E7"/>
    <w:rsid w:val="00C277D4"/>
    <w:rsid w:val="00C3029A"/>
    <w:rsid w:val="00C30919"/>
    <w:rsid w:val="00C3095B"/>
    <w:rsid w:val="00C31248"/>
    <w:rsid w:val="00C31A86"/>
    <w:rsid w:val="00C3227A"/>
    <w:rsid w:val="00C329D2"/>
    <w:rsid w:val="00C34202"/>
    <w:rsid w:val="00C34C4E"/>
    <w:rsid w:val="00C362B1"/>
    <w:rsid w:val="00C36649"/>
    <w:rsid w:val="00C36A13"/>
    <w:rsid w:val="00C36D86"/>
    <w:rsid w:val="00C3733F"/>
    <w:rsid w:val="00C3741B"/>
    <w:rsid w:val="00C40BDA"/>
    <w:rsid w:val="00C41436"/>
    <w:rsid w:val="00C41EEE"/>
    <w:rsid w:val="00C4233F"/>
    <w:rsid w:val="00C4244B"/>
    <w:rsid w:val="00C426B7"/>
    <w:rsid w:val="00C44695"/>
    <w:rsid w:val="00C44B07"/>
    <w:rsid w:val="00C44D9F"/>
    <w:rsid w:val="00C4541F"/>
    <w:rsid w:val="00C45B32"/>
    <w:rsid w:val="00C45CAC"/>
    <w:rsid w:val="00C47329"/>
    <w:rsid w:val="00C506C2"/>
    <w:rsid w:val="00C50E0F"/>
    <w:rsid w:val="00C51591"/>
    <w:rsid w:val="00C523B5"/>
    <w:rsid w:val="00C543A4"/>
    <w:rsid w:val="00C5644D"/>
    <w:rsid w:val="00C56DA6"/>
    <w:rsid w:val="00C572E5"/>
    <w:rsid w:val="00C57BF9"/>
    <w:rsid w:val="00C60E9D"/>
    <w:rsid w:val="00C60F67"/>
    <w:rsid w:val="00C6193C"/>
    <w:rsid w:val="00C63111"/>
    <w:rsid w:val="00C64FBC"/>
    <w:rsid w:val="00C65402"/>
    <w:rsid w:val="00C66E03"/>
    <w:rsid w:val="00C722ED"/>
    <w:rsid w:val="00C7335A"/>
    <w:rsid w:val="00C77111"/>
    <w:rsid w:val="00C774EE"/>
    <w:rsid w:val="00C77992"/>
    <w:rsid w:val="00C8291D"/>
    <w:rsid w:val="00C8329B"/>
    <w:rsid w:val="00C8350F"/>
    <w:rsid w:val="00C84201"/>
    <w:rsid w:val="00C85A8D"/>
    <w:rsid w:val="00C861EA"/>
    <w:rsid w:val="00C9123A"/>
    <w:rsid w:val="00C91B0F"/>
    <w:rsid w:val="00C91B1C"/>
    <w:rsid w:val="00C92576"/>
    <w:rsid w:val="00C92C2A"/>
    <w:rsid w:val="00C93679"/>
    <w:rsid w:val="00C93AE6"/>
    <w:rsid w:val="00C94380"/>
    <w:rsid w:val="00C9590F"/>
    <w:rsid w:val="00C95A40"/>
    <w:rsid w:val="00CA06CB"/>
    <w:rsid w:val="00CA0ACF"/>
    <w:rsid w:val="00CA2121"/>
    <w:rsid w:val="00CA3EFA"/>
    <w:rsid w:val="00CA56A4"/>
    <w:rsid w:val="00CA6119"/>
    <w:rsid w:val="00CA7C13"/>
    <w:rsid w:val="00CB4E22"/>
    <w:rsid w:val="00CB7A1E"/>
    <w:rsid w:val="00CB7E71"/>
    <w:rsid w:val="00CC0A07"/>
    <w:rsid w:val="00CC0A5A"/>
    <w:rsid w:val="00CC0AA6"/>
    <w:rsid w:val="00CC113C"/>
    <w:rsid w:val="00CC1CB8"/>
    <w:rsid w:val="00CC22F7"/>
    <w:rsid w:val="00CC4DB7"/>
    <w:rsid w:val="00CC594C"/>
    <w:rsid w:val="00CC6451"/>
    <w:rsid w:val="00CC6A1C"/>
    <w:rsid w:val="00CC6DFC"/>
    <w:rsid w:val="00CC7AD0"/>
    <w:rsid w:val="00CD1AC8"/>
    <w:rsid w:val="00CD2EF3"/>
    <w:rsid w:val="00CD3837"/>
    <w:rsid w:val="00CD4378"/>
    <w:rsid w:val="00CD5E45"/>
    <w:rsid w:val="00CD6005"/>
    <w:rsid w:val="00CD64AB"/>
    <w:rsid w:val="00CD7728"/>
    <w:rsid w:val="00CE05FB"/>
    <w:rsid w:val="00CE187A"/>
    <w:rsid w:val="00CE2934"/>
    <w:rsid w:val="00CE4555"/>
    <w:rsid w:val="00CE4CA8"/>
    <w:rsid w:val="00CE4D55"/>
    <w:rsid w:val="00CE53C7"/>
    <w:rsid w:val="00CE6A30"/>
    <w:rsid w:val="00CE6A54"/>
    <w:rsid w:val="00CE7DA0"/>
    <w:rsid w:val="00CF07C1"/>
    <w:rsid w:val="00CF1379"/>
    <w:rsid w:val="00CF1674"/>
    <w:rsid w:val="00CF26C7"/>
    <w:rsid w:val="00CF303F"/>
    <w:rsid w:val="00CF34EC"/>
    <w:rsid w:val="00CF4849"/>
    <w:rsid w:val="00CF7B14"/>
    <w:rsid w:val="00D00C1D"/>
    <w:rsid w:val="00D014DC"/>
    <w:rsid w:val="00D01B8F"/>
    <w:rsid w:val="00D0204F"/>
    <w:rsid w:val="00D032B5"/>
    <w:rsid w:val="00D033B7"/>
    <w:rsid w:val="00D0556C"/>
    <w:rsid w:val="00D117F0"/>
    <w:rsid w:val="00D11CAA"/>
    <w:rsid w:val="00D11E39"/>
    <w:rsid w:val="00D138BE"/>
    <w:rsid w:val="00D2114F"/>
    <w:rsid w:val="00D21659"/>
    <w:rsid w:val="00D219C6"/>
    <w:rsid w:val="00D2271E"/>
    <w:rsid w:val="00D245D2"/>
    <w:rsid w:val="00D263D0"/>
    <w:rsid w:val="00D26670"/>
    <w:rsid w:val="00D268D6"/>
    <w:rsid w:val="00D27763"/>
    <w:rsid w:val="00D30A40"/>
    <w:rsid w:val="00D30E92"/>
    <w:rsid w:val="00D310CE"/>
    <w:rsid w:val="00D32E59"/>
    <w:rsid w:val="00D331C6"/>
    <w:rsid w:val="00D338A9"/>
    <w:rsid w:val="00D33E92"/>
    <w:rsid w:val="00D365BE"/>
    <w:rsid w:val="00D36A09"/>
    <w:rsid w:val="00D3735C"/>
    <w:rsid w:val="00D40455"/>
    <w:rsid w:val="00D4075C"/>
    <w:rsid w:val="00D41596"/>
    <w:rsid w:val="00D44384"/>
    <w:rsid w:val="00D444C6"/>
    <w:rsid w:val="00D466B6"/>
    <w:rsid w:val="00D51E34"/>
    <w:rsid w:val="00D52055"/>
    <w:rsid w:val="00D52094"/>
    <w:rsid w:val="00D54B84"/>
    <w:rsid w:val="00D54F61"/>
    <w:rsid w:val="00D55C59"/>
    <w:rsid w:val="00D56018"/>
    <w:rsid w:val="00D56708"/>
    <w:rsid w:val="00D56820"/>
    <w:rsid w:val="00D57B60"/>
    <w:rsid w:val="00D6071D"/>
    <w:rsid w:val="00D60D06"/>
    <w:rsid w:val="00D61220"/>
    <w:rsid w:val="00D621FD"/>
    <w:rsid w:val="00D714F8"/>
    <w:rsid w:val="00D71A83"/>
    <w:rsid w:val="00D728FE"/>
    <w:rsid w:val="00D72E5D"/>
    <w:rsid w:val="00D73DC1"/>
    <w:rsid w:val="00D75078"/>
    <w:rsid w:val="00D806EE"/>
    <w:rsid w:val="00D81708"/>
    <w:rsid w:val="00D81FC2"/>
    <w:rsid w:val="00D82334"/>
    <w:rsid w:val="00D837D0"/>
    <w:rsid w:val="00D84126"/>
    <w:rsid w:val="00D85634"/>
    <w:rsid w:val="00D8640E"/>
    <w:rsid w:val="00D879CD"/>
    <w:rsid w:val="00D87C71"/>
    <w:rsid w:val="00D90317"/>
    <w:rsid w:val="00D90AC7"/>
    <w:rsid w:val="00D92EA4"/>
    <w:rsid w:val="00D93521"/>
    <w:rsid w:val="00D94666"/>
    <w:rsid w:val="00D95191"/>
    <w:rsid w:val="00D9641A"/>
    <w:rsid w:val="00D979DE"/>
    <w:rsid w:val="00DA043B"/>
    <w:rsid w:val="00DA2B33"/>
    <w:rsid w:val="00DA36DF"/>
    <w:rsid w:val="00DA5D17"/>
    <w:rsid w:val="00DA6476"/>
    <w:rsid w:val="00DA6C76"/>
    <w:rsid w:val="00DA76D5"/>
    <w:rsid w:val="00DB18E9"/>
    <w:rsid w:val="00DB6BA7"/>
    <w:rsid w:val="00DB6D26"/>
    <w:rsid w:val="00DB77B1"/>
    <w:rsid w:val="00DB7EDD"/>
    <w:rsid w:val="00DC0ACF"/>
    <w:rsid w:val="00DC0E4E"/>
    <w:rsid w:val="00DC17D3"/>
    <w:rsid w:val="00DC2402"/>
    <w:rsid w:val="00DC2760"/>
    <w:rsid w:val="00DC27E2"/>
    <w:rsid w:val="00DC3913"/>
    <w:rsid w:val="00DC4B48"/>
    <w:rsid w:val="00DC4F59"/>
    <w:rsid w:val="00DC5D94"/>
    <w:rsid w:val="00DC62D1"/>
    <w:rsid w:val="00DD12EC"/>
    <w:rsid w:val="00DD137F"/>
    <w:rsid w:val="00DD1CE5"/>
    <w:rsid w:val="00DD204C"/>
    <w:rsid w:val="00DD3BCC"/>
    <w:rsid w:val="00DD3D25"/>
    <w:rsid w:val="00DD5D20"/>
    <w:rsid w:val="00DE013F"/>
    <w:rsid w:val="00DE0663"/>
    <w:rsid w:val="00DE22EF"/>
    <w:rsid w:val="00DE29F9"/>
    <w:rsid w:val="00DE2FBE"/>
    <w:rsid w:val="00DE42B5"/>
    <w:rsid w:val="00DE67D9"/>
    <w:rsid w:val="00DE74D6"/>
    <w:rsid w:val="00DF023B"/>
    <w:rsid w:val="00DF23D5"/>
    <w:rsid w:val="00DF402E"/>
    <w:rsid w:val="00DF58A9"/>
    <w:rsid w:val="00DF594C"/>
    <w:rsid w:val="00DF6F26"/>
    <w:rsid w:val="00DF7744"/>
    <w:rsid w:val="00E00284"/>
    <w:rsid w:val="00E0061A"/>
    <w:rsid w:val="00E0324D"/>
    <w:rsid w:val="00E047A2"/>
    <w:rsid w:val="00E059A3"/>
    <w:rsid w:val="00E05FD9"/>
    <w:rsid w:val="00E074F6"/>
    <w:rsid w:val="00E0797F"/>
    <w:rsid w:val="00E07BDE"/>
    <w:rsid w:val="00E109EF"/>
    <w:rsid w:val="00E10B4C"/>
    <w:rsid w:val="00E11162"/>
    <w:rsid w:val="00E11880"/>
    <w:rsid w:val="00E11DD0"/>
    <w:rsid w:val="00E1358E"/>
    <w:rsid w:val="00E13F09"/>
    <w:rsid w:val="00E14ACF"/>
    <w:rsid w:val="00E14EB6"/>
    <w:rsid w:val="00E1539D"/>
    <w:rsid w:val="00E1757E"/>
    <w:rsid w:val="00E179E1"/>
    <w:rsid w:val="00E17C42"/>
    <w:rsid w:val="00E208C8"/>
    <w:rsid w:val="00E21A88"/>
    <w:rsid w:val="00E22760"/>
    <w:rsid w:val="00E22D05"/>
    <w:rsid w:val="00E2487D"/>
    <w:rsid w:val="00E24CC5"/>
    <w:rsid w:val="00E25F16"/>
    <w:rsid w:val="00E26BA1"/>
    <w:rsid w:val="00E35831"/>
    <w:rsid w:val="00E35F4E"/>
    <w:rsid w:val="00E371E3"/>
    <w:rsid w:val="00E40909"/>
    <w:rsid w:val="00E40F18"/>
    <w:rsid w:val="00E41646"/>
    <w:rsid w:val="00E416AE"/>
    <w:rsid w:val="00E42449"/>
    <w:rsid w:val="00E43937"/>
    <w:rsid w:val="00E43DF6"/>
    <w:rsid w:val="00E445F1"/>
    <w:rsid w:val="00E446D3"/>
    <w:rsid w:val="00E4548F"/>
    <w:rsid w:val="00E45BF7"/>
    <w:rsid w:val="00E464EB"/>
    <w:rsid w:val="00E46F63"/>
    <w:rsid w:val="00E50BFA"/>
    <w:rsid w:val="00E512BC"/>
    <w:rsid w:val="00E52985"/>
    <w:rsid w:val="00E52C85"/>
    <w:rsid w:val="00E52C8C"/>
    <w:rsid w:val="00E53DCE"/>
    <w:rsid w:val="00E600EA"/>
    <w:rsid w:val="00E6025A"/>
    <w:rsid w:val="00E609E4"/>
    <w:rsid w:val="00E61CF4"/>
    <w:rsid w:val="00E62D37"/>
    <w:rsid w:val="00E6387D"/>
    <w:rsid w:val="00E6493A"/>
    <w:rsid w:val="00E657F1"/>
    <w:rsid w:val="00E66219"/>
    <w:rsid w:val="00E70082"/>
    <w:rsid w:val="00E70C8D"/>
    <w:rsid w:val="00E7115F"/>
    <w:rsid w:val="00E7219A"/>
    <w:rsid w:val="00E73095"/>
    <w:rsid w:val="00E742CE"/>
    <w:rsid w:val="00E7433D"/>
    <w:rsid w:val="00E7477A"/>
    <w:rsid w:val="00E74791"/>
    <w:rsid w:val="00E74DBC"/>
    <w:rsid w:val="00E7580F"/>
    <w:rsid w:val="00E75DB7"/>
    <w:rsid w:val="00E7626D"/>
    <w:rsid w:val="00E765DD"/>
    <w:rsid w:val="00E76AD1"/>
    <w:rsid w:val="00E76B59"/>
    <w:rsid w:val="00E76CA0"/>
    <w:rsid w:val="00E77A71"/>
    <w:rsid w:val="00E80D95"/>
    <w:rsid w:val="00E81ECD"/>
    <w:rsid w:val="00E86242"/>
    <w:rsid w:val="00E86BD1"/>
    <w:rsid w:val="00E90E88"/>
    <w:rsid w:val="00E91D8F"/>
    <w:rsid w:val="00E92DF1"/>
    <w:rsid w:val="00E92F2F"/>
    <w:rsid w:val="00E938C3"/>
    <w:rsid w:val="00E94F6A"/>
    <w:rsid w:val="00E95082"/>
    <w:rsid w:val="00E95955"/>
    <w:rsid w:val="00E95EF6"/>
    <w:rsid w:val="00E96752"/>
    <w:rsid w:val="00EA15AA"/>
    <w:rsid w:val="00EA295D"/>
    <w:rsid w:val="00EA2AC5"/>
    <w:rsid w:val="00EA6784"/>
    <w:rsid w:val="00EA6956"/>
    <w:rsid w:val="00EB0723"/>
    <w:rsid w:val="00EB1A03"/>
    <w:rsid w:val="00EB2118"/>
    <w:rsid w:val="00EB3A83"/>
    <w:rsid w:val="00EB56B4"/>
    <w:rsid w:val="00EB746D"/>
    <w:rsid w:val="00EC07FE"/>
    <w:rsid w:val="00EC0E74"/>
    <w:rsid w:val="00EC2CD0"/>
    <w:rsid w:val="00EC41F5"/>
    <w:rsid w:val="00EC4953"/>
    <w:rsid w:val="00EC496F"/>
    <w:rsid w:val="00EC5ACF"/>
    <w:rsid w:val="00EC77B6"/>
    <w:rsid w:val="00EC7FDA"/>
    <w:rsid w:val="00ED0C89"/>
    <w:rsid w:val="00ED215F"/>
    <w:rsid w:val="00ED27F3"/>
    <w:rsid w:val="00ED2EE3"/>
    <w:rsid w:val="00ED343C"/>
    <w:rsid w:val="00ED3E9A"/>
    <w:rsid w:val="00ED4F94"/>
    <w:rsid w:val="00ED6968"/>
    <w:rsid w:val="00ED6F6C"/>
    <w:rsid w:val="00ED7F8B"/>
    <w:rsid w:val="00EE0667"/>
    <w:rsid w:val="00EE2BFF"/>
    <w:rsid w:val="00EE408F"/>
    <w:rsid w:val="00EE4ABE"/>
    <w:rsid w:val="00EE4FCC"/>
    <w:rsid w:val="00EE5859"/>
    <w:rsid w:val="00EE78F0"/>
    <w:rsid w:val="00EE7D2E"/>
    <w:rsid w:val="00EF1174"/>
    <w:rsid w:val="00EF1612"/>
    <w:rsid w:val="00EF2A9A"/>
    <w:rsid w:val="00EF3F7E"/>
    <w:rsid w:val="00EF6F0E"/>
    <w:rsid w:val="00F0060A"/>
    <w:rsid w:val="00F01135"/>
    <w:rsid w:val="00F01444"/>
    <w:rsid w:val="00F01D03"/>
    <w:rsid w:val="00F0377A"/>
    <w:rsid w:val="00F045B2"/>
    <w:rsid w:val="00F05390"/>
    <w:rsid w:val="00F0617E"/>
    <w:rsid w:val="00F075C3"/>
    <w:rsid w:val="00F1187F"/>
    <w:rsid w:val="00F12708"/>
    <w:rsid w:val="00F12E58"/>
    <w:rsid w:val="00F13FA4"/>
    <w:rsid w:val="00F14B53"/>
    <w:rsid w:val="00F15C23"/>
    <w:rsid w:val="00F1603A"/>
    <w:rsid w:val="00F169E0"/>
    <w:rsid w:val="00F172A0"/>
    <w:rsid w:val="00F20050"/>
    <w:rsid w:val="00F234BC"/>
    <w:rsid w:val="00F23DC3"/>
    <w:rsid w:val="00F24627"/>
    <w:rsid w:val="00F25084"/>
    <w:rsid w:val="00F26C20"/>
    <w:rsid w:val="00F275AB"/>
    <w:rsid w:val="00F30D33"/>
    <w:rsid w:val="00F31606"/>
    <w:rsid w:val="00F31ACC"/>
    <w:rsid w:val="00F328CC"/>
    <w:rsid w:val="00F33F7D"/>
    <w:rsid w:val="00F351DC"/>
    <w:rsid w:val="00F367F3"/>
    <w:rsid w:val="00F369E5"/>
    <w:rsid w:val="00F3747D"/>
    <w:rsid w:val="00F41B95"/>
    <w:rsid w:val="00F4491F"/>
    <w:rsid w:val="00F46E74"/>
    <w:rsid w:val="00F47F72"/>
    <w:rsid w:val="00F521D3"/>
    <w:rsid w:val="00F52841"/>
    <w:rsid w:val="00F529E0"/>
    <w:rsid w:val="00F538AC"/>
    <w:rsid w:val="00F54175"/>
    <w:rsid w:val="00F548B6"/>
    <w:rsid w:val="00F54C15"/>
    <w:rsid w:val="00F56393"/>
    <w:rsid w:val="00F570B0"/>
    <w:rsid w:val="00F57A2A"/>
    <w:rsid w:val="00F61102"/>
    <w:rsid w:val="00F61E3E"/>
    <w:rsid w:val="00F63012"/>
    <w:rsid w:val="00F6323F"/>
    <w:rsid w:val="00F63725"/>
    <w:rsid w:val="00F673CC"/>
    <w:rsid w:val="00F72300"/>
    <w:rsid w:val="00F72B0A"/>
    <w:rsid w:val="00F739C6"/>
    <w:rsid w:val="00F76012"/>
    <w:rsid w:val="00F7716C"/>
    <w:rsid w:val="00F77C6B"/>
    <w:rsid w:val="00F80F18"/>
    <w:rsid w:val="00F82671"/>
    <w:rsid w:val="00F827B1"/>
    <w:rsid w:val="00F82D68"/>
    <w:rsid w:val="00F831C4"/>
    <w:rsid w:val="00F84DD9"/>
    <w:rsid w:val="00F86F25"/>
    <w:rsid w:val="00F8708B"/>
    <w:rsid w:val="00F87AB1"/>
    <w:rsid w:val="00F87DA1"/>
    <w:rsid w:val="00F87F1D"/>
    <w:rsid w:val="00F91089"/>
    <w:rsid w:val="00F94870"/>
    <w:rsid w:val="00F96300"/>
    <w:rsid w:val="00F97869"/>
    <w:rsid w:val="00FA09F7"/>
    <w:rsid w:val="00FA23CA"/>
    <w:rsid w:val="00FA3350"/>
    <w:rsid w:val="00FA389D"/>
    <w:rsid w:val="00FA56ED"/>
    <w:rsid w:val="00FA7760"/>
    <w:rsid w:val="00FB0297"/>
    <w:rsid w:val="00FB04A8"/>
    <w:rsid w:val="00FB10AE"/>
    <w:rsid w:val="00FB1A6C"/>
    <w:rsid w:val="00FB3224"/>
    <w:rsid w:val="00FB55A2"/>
    <w:rsid w:val="00FB5DC3"/>
    <w:rsid w:val="00FB5E43"/>
    <w:rsid w:val="00FB602B"/>
    <w:rsid w:val="00FB6D4D"/>
    <w:rsid w:val="00FB7CC8"/>
    <w:rsid w:val="00FC179E"/>
    <w:rsid w:val="00FC240C"/>
    <w:rsid w:val="00FC270F"/>
    <w:rsid w:val="00FC2846"/>
    <w:rsid w:val="00FC2B8E"/>
    <w:rsid w:val="00FC5A00"/>
    <w:rsid w:val="00FC6973"/>
    <w:rsid w:val="00FC6DB8"/>
    <w:rsid w:val="00FD0B38"/>
    <w:rsid w:val="00FD311D"/>
    <w:rsid w:val="00FD3501"/>
    <w:rsid w:val="00FD3BC5"/>
    <w:rsid w:val="00FD408A"/>
    <w:rsid w:val="00FD5885"/>
    <w:rsid w:val="00FD5D10"/>
    <w:rsid w:val="00FD65C1"/>
    <w:rsid w:val="00FD6AE4"/>
    <w:rsid w:val="00FE0216"/>
    <w:rsid w:val="00FE384E"/>
    <w:rsid w:val="00FE4B52"/>
    <w:rsid w:val="00FE5580"/>
    <w:rsid w:val="00FE5BE1"/>
    <w:rsid w:val="00FE5F85"/>
    <w:rsid w:val="00FE6378"/>
    <w:rsid w:val="00FE7530"/>
    <w:rsid w:val="00FE7B2A"/>
    <w:rsid w:val="00FF0E86"/>
    <w:rsid w:val="00FF11AF"/>
    <w:rsid w:val="00FF183D"/>
    <w:rsid w:val="00FF1AB8"/>
    <w:rsid w:val="00FF2063"/>
    <w:rsid w:val="00FF2327"/>
    <w:rsid w:val="00FF3DD9"/>
    <w:rsid w:val="00FF3F20"/>
    <w:rsid w:val="00FF4145"/>
    <w:rsid w:val="00FF4462"/>
    <w:rsid w:val="00FF797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524E32"/>
  <w15:docId w15:val="{74F80EB5-A9CF-464C-844D-5E37E21634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65AD"/>
  </w:style>
  <w:style w:type="paragraph" w:styleId="Heading1">
    <w:name w:val="heading 1"/>
    <w:basedOn w:val="Normal"/>
    <w:next w:val="Normal"/>
    <w:link w:val="Heading1Char"/>
    <w:uiPriority w:val="9"/>
    <w:qFormat/>
    <w:rsid w:val="00005A6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E65A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05A64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201F5A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E76BC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A00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A005B"/>
  </w:style>
  <w:style w:type="paragraph" w:styleId="Footer">
    <w:name w:val="footer"/>
    <w:basedOn w:val="Normal"/>
    <w:link w:val="FooterChar"/>
    <w:uiPriority w:val="99"/>
    <w:unhideWhenUsed/>
    <w:rsid w:val="005A00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A005B"/>
  </w:style>
  <w:style w:type="character" w:styleId="Strong">
    <w:name w:val="Strong"/>
    <w:basedOn w:val="DefaultParagraphFont"/>
    <w:uiPriority w:val="22"/>
    <w:qFormat/>
    <w:rsid w:val="00F3747D"/>
    <w:rPr>
      <w:b/>
      <w:bCs/>
    </w:rPr>
  </w:style>
  <w:style w:type="paragraph" w:customStyle="1" w:styleId="Title1">
    <w:name w:val="Title1"/>
    <w:basedOn w:val="Normal"/>
    <w:rsid w:val="003B37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paragraph" w:customStyle="1" w:styleId="desc">
    <w:name w:val="desc"/>
    <w:basedOn w:val="Normal"/>
    <w:rsid w:val="003B37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paragraph" w:customStyle="1" w:styleId="details">
    <w:name w:val="details"/>
    <w:basedOn w:val="Normal"/>
    <w:rsid w:val="003B37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customStyle="1" w:styleId="jrnl">
    <w:name w:val="jrnl"/>
    <w:basedOn w:val="DefaultParagraphFont"/>
    <w:rsid w:val="003B3737"/>
  </w:style>
  <w:style w:type="paragraph" w:customStyle="1" w:styleId="Default">
    <w:name w:val="Default"/>
    <w:rsid w:val="00A570ED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IN" w:eastAsia="en-I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C44C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C44C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C44CA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D4F5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NoSpacing">
    <w:name w:val="No Spacing"/>
    <w:link w:val="NoSpacingChar"/>
    <w:uiPriority w:val="1"/>
    <w:qFormat/>
    <w:rsid w:val="007D4F59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7D4F59"/>
    <w:rPr>
      <w:rFonts w:eastAsiaTheme="minorEastAsia"/>
      <w:lang w:val="en-US"/>
    </w:rPr>
  </w:style>
  <w:style w:type="character" w:customStyle="1" w:styleId="object">
    <w:name w:val="object"/>
    <w:rsid w:val="003534D4"/>
  </w:style>
  <w:style w:type="paragraph" w:styleId="BalloonText">
    <w:name w:val="Balloon Text"/>
    <w:basedOn w:val="Normal"/>
    <w:link w:val="BalloonTextChar"/>
    <w:uiPriority w:val="99"/>
    <w:semiHidden/>
    <w:unhideWhenUsed/>
    <w:rsid w:val="00BA3D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3DE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D979D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79D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979D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979DE"/>
    <w:rPr>
      <w:rFonts w:ascii="Calibri" w:hAnsi="Calibri" w:cs="Calibri"/>
      <w:noProof/>
      <w:lang w:val="en-US"/>
    </w:rPr>
  </w:style>
  <w:style w:type="character" w:customStyle="1" w:styleId="apple-converted-space">
    <w:name w:val="apple-converted-space"/>
    <w:rsid w:val="00946CB9"/>
  </w:style>
  <w:style w:type="character" w:styleId="LineNumber">
    <w:name w:val="line number"/>
    <w:basedOn w:val="DefaultParagraphFont"/>
    <w:uiPriority w:val="99"/>
    <w:semiHidden/>
    <w:unhideWhenUsed/>
    <w:rsid w:val="007C190D"/>
  </w:style>
  <w:style w:type="paragraph" w:styleId="Revision">
    <w:name w:val="Revision"/>
    <w:hidden/>
    <w:uiPriority w:val="99"/>
    <w:semiHidden/>
    <w:rsid w:val="001E6AE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9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36642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443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9264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85317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65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0496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990992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79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56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621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321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66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4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4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9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77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8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84272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04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951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09215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51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23387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78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8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080785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31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80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15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234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88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6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53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0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4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80374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331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byendu@imtech.res.i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6B22084-883F-425D-82B2-2CF4E365EDEB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0ACA3B-7680-4603-80B4-3CB274E587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439</Words>
  <Characters>19605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Sarkar</dc:creator>
  <cp:lastModifiedBy>DIBYENDU SARKAR</cp:lastModifiedBy>
  <cp:revision>2</cp:revision>
  <cp:lastPrinted>2022-09-21T12:35:00Z</cp:lastPrinted>
  <dcterms:created xsi:type="dcterms:W3CDTF">2022-10-01T07:58:00Z</dcterms:created>
  <dcterms:modified xsi:type="dcterms:W3CDTF">2022-10-01T07:58:00Z</dcterms:modified>
</cp:coreProperties>
</file>